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30CF" w:rsidRPr="002D170A" w:rsidRDefault="002930CF" w:rsidP="002930CF">
      <w:pPr>
        <w:pStyle w:val="Estilo14ptoNegritaCentrado"/>
        <w:rPr>
          <w:rFonts w:ascii="Times New Roman" w:eastAsiaTheme="minorHAnsi" w:hAnsi="Times New Roman" w:cs="Arial"/>
          <w:bCs w:val="0"/>
          <w:caps/>
          <w:color w:val="000000"/>
          <w:sz w:val="24"/>
          <w:szCs w:val="22"/>
        </w:rPr>
      </w:pPr>
      <w:r w:rsidRPr="002D170A">
        <w:rPr>
          <w:rFonts w:ascii="Times New Roman" w:eastAsiaTheme="minorHAnsi" w:hAnsi="Times New Roman" w:cs="Arial"/>
          <w:bCs w:val="0"/>
          <w:caps/>
          <w:color w:val="000000"/>
          <w:sz w:val="24"/>
          <w:szCs w:val="22"/>
        </w:rPr>
        <w:t>Diseño e implementación de una unidad electroquirúrgica</w:t>
      </w:r>
    </w:p>
    <w:p w:rsidR="006B0891" w:rsidRPr="002D170A" w:rsidRDefault="002930CF" w:rsidP="002930CF">
      <w:pPr>
        <w:pStyle w:val="Estilo14ptoNegritaCentrado"/>
        <w:rPr>
          <w:rFonts w:cs="Arial"/>
          <w:caps/>
          <w:sz w:val="22"/>
          <w:szCs w:val="22"/>
        </w:rPr>
      </w:pPr>
      <w:r w:rsidRPr="002D170A">
        <w:rPr>
          <w:rFonts w:ascii="Times New Roman" w:eastAsiaTheme="minorHAnsi" w:hAnsi="Times New Roman" w:cs="Arial"/>
          <w:bCs w:val="0"/>
          <w:caps/>
          <w:color w:val="000000"/>
          <w:sz w:val="24"/>
          <w:szCs w:val="22"/>
        </w:rPr>
        <w:t>enfocada en la reducción d</w:t>
      </w:r>
      <w:r w:rsidR="002D170A">
        <w:rPr>
          <w:rFonts w:ascii="Times New Roman" w:eastAsiaTheme="minorHAnsi" w:hAnsi="Times New Roman" w:cs="Arial"/>
          <w:bCs w:val="0"/>
          <w:caps/>
          <w:color w:val="000000"/>
          <w:sz w:val="24"/>
          <w:szCs w:val="22"/>
        </w:rPr>
        <w:t>el volumen de pérdida de sangre</w:t>
      </w:r>
    </w:p>
    <w:p w:rsidR="006E72C6" w:rsidRDefault="006E72C6"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Default="00D51F48"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Pr="007F3FE5" w:rsidRDefault="00D51F48" w:rsidP="006B0891">
      <w:pPr>
        <w:pStyle w:val="Estilo14ptoNegritaCentrado"/>
        <w:rPr>
          <w:rFonts w:cs="Arial"/>
          <w:sz w:val="22"/>
          <w:szCs w:val="22"/>
        </w:rPr>
      </w:pPr>
    </w:p>
    <w:p w:rsidR="006B0891" w:rsidRPr="007F3FE5" w:rsidRDefault="006B0891" w:rsidP="006B0891">
      <w:pPr>
        <w:pStyle w:val="Estilo14ptoNegritaCentrado"/>
        <w:rPr>
          <w:rFonts w:cs="Arial"/>
          <w:sz w:val="24"/>
          <w:szCs w:val="24"/>
        </w:rPr>
      </w:pPr>
      <w:r w:rsidRPr="007F3FE5">
        <w:rPr>
          <w:rFonts w:cs="Arial"/>
          <w:sz w:val="24"/>
          <w:szCs w:val="24"/>
        </w:rPr>
        <w:t xml:space="preserve">Autores </w:t>
      </w:r>
    </w:p>
    <w:p w:rsidR="006B0891" w:rsidRPr="007F3FE5" w:rsidRDefault="006B0891" w:rsidP="006B0891">
      <w:pPr>
        <w:pStyle w:val="Estilo18ptoNegritaCentrado"/>
        <w:rPr>
          <w:rFonts w:cs="Arial"/>
          <w:noProof/>
          <w:sz w:val="22"/>
          <w:szCs w:val="22"/>
        </w:rPr>
      </w:pPr>
      <w:r w:rsidRPr="007F3FE5">
        <w:rPr>
          <w:rFonts w:cs="Arial"/>
          <w:sz w:val="22"/>
          <w:szCs w:val="22"/>
        </w:rPr>
        <w:t xml:space="preserve">ANDRÉS EDUARDO SUAREZ PRADA </w:t>
      </w:r>
    </w:p>
    <w:p w:rsidR="006B0891" w:rsidRPr="007F3FE5" w:rsidRDefault="006B0891" w:rsidP="006B0891">
      <w:pPr>
        <w:pStyle w:val="Estilo18ptoNegritaCentrado"/>
        <w:rPr>
          <w:rFonts w:cs="Arial"/>
          <w:noProof/>
          <w:sz w:val="22"/>
          <w:szCs w:val="22"/>
        </w:rPr>
      </w:pPr>
      <w:r w:rsidRPr="007F3FE5">
        <w:rPr>
          <w:rFonts w:cs="Arial"/>
          <w:noProof/>
          <w:sz w:val="22"/>
          <w:szCs w:val="22"/>
        </w:rPr>
        <w:t>JUAN CARLOS SIERRA MENDEZ</w:t>
      </w:r>
    </w:p>
    <w:p w:rsidR="006B0891" w:rsidRPr="007F3FE5" w:rsidRDefault="006B0891" w:rsidP="006B0891">
      <w:pPr>
        <w:pStyle w:val="Estilo14ptoNegritaCentrado"/>
        <w:rPr>
          <w:rFonts w:cs="Arial"/>
          <w:sz w:val="22"/>
          <w:szCs w:val="22"/>
        </w:rPr>
      </w:pPr>
      <w:r w:rsidRPr="007F3FE5">
        <w:rPr>
          <w:rFonts w:cs="Arial"/>
          <w:sz w:val="22"/>
          <w:szCs w:val="22"/>
        </w:rPr>
        <w:t>LUZBIN RAUL BAUTISTA VALDEZ</w:t>
      </w:r>
    </w:p>
    <w:p w:rsidR="006B0891" w:rsidRPr="007F3FE5" w:rsidRDefault="006B0891"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Pr="007F3FE5" w:rsidRDefault="00D51F48" w:rsidP="006B0891">
      <w:pPr>
        <w:pStyle w:val="Estilo14ptoNegritaCentrado"/>
        <w:rPr>
          <w:rFonts w:cs="Arial"/>
          <w:sz w:val="22"/>
          <w:szCs w:val="22"/>
        </w:rPr>
      </w:pPr>
    </w:p>
    <w:p w:rsidR="006E72C6" w:rsidRPr="007F3FE5" w:rsidRDefault="006E72C6" w:rsidP="006B0891">
      <w:pPr>
        <w:pStyle w:val="Estilo14ptoNegritaCentrado"/>
        <w:rPr>
          <w:rFonts w:cs="Arial"/>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Director</w:t>
      </w:r>
    </w:p>
    <w:p w:rsidR="006B0891" w:rsidRPr="007F3FE5" w:rsidRDefault="006B0891" w:rsidP="006B0891">
      <w:pPr>
        <w:pStyle w:val="Estilo14ptoNegritaCentrado"/>
        <w:rPr>
          <w:rFonts w:cs="Arial"/>
          <w:sz w:val="22"/>
          <w:szCs w:val="22"/>
        </w:rPr>
      </w:pPr>
      <w:r w:rsidRPr="007F3FE5">
        <w:rPr>
          <w:rFonts w:cs="Arial"/>
          <w:sz w:val="22"/>
          <w:szCs w:val="22"/>
        </w:rPr>
        <w:t>ING. JORGE EDUARDO QUINTERO MUÑOZ</w:t>
      </w:r>
    </w:p>
    <w:p w:rsidR="006B0891" w:rsidRDefault="006B0891" w:rsidP="006B0891">
      <w:pPr>
        <w:pStyle w:val="Estilo14ptoNegritaCentrado"/>
        <w:rPr>
          <w:rFonts w:cs="Arial"/>
          <w:color w:val="000000"/>
          <w:sz w:val="22"/>
          <w:szCs w:val="22"/>
        </w:rPr>
      </w:pPr>
    </w:p>
    <w:p w:rsidR="00D51F48" w:rsidRPr="007F3FE5" w:rsidRDefault="00D51F48"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 xml:space="preserve">Codirector </w:t>
      </w:r>
    </w:p>
    <w:p w:rsidR="006B0891" w:rsidRPr="007F3FE5" w:rsidRDefault="006B0891" w:rsidP="006B0891">
      <w:pPr>
        <w:pStyle w:val="Estilo14ptoNegritaCentrado"/>
        <w:tabs>
          <w:tab w:val="left" w:pos="2506"/>
          <w:tab w:val="center" w:pos="4278"/>
        </w:tabs>
        <w:jc w:val="left"/>
        <w:rPr>
          <w:rFonts w:cs="Arial"/>
          <w:color w:val="000000"/>
          <w:sz w:val="22"/>
          <w:szCs w:val="22"/>
        </w:rPr>
      </w:pPr>
      <w:r w:rsidRPr="007F3FE5">
        <w:rPr>
          <w:rFonts w:cs="Arial"/>
          <w:color w:val="000000"/>
          <w:sz w:val="22"/>
          <w:szCs w:val="22"/>
        </w:rPr>
        <w:tab/>
      </w:r>
      <w:proofErr w:type="spellStart"/>
      <w:r w:rsidRPr="007F3FE5">
        <w:rPr>
          <w:rFonts w:cs="Arial"/>
          <w:color w:val="000000"/>
          <w:sz w:val="22"/>
          <w:szCs w:val="22"/>
        </w:rPr>
        <w:t>Ph.D</w:t>
      </w:r>
      <w:proofErr w:type="spellEnd"/>
      <w:r w:rsidRPr="007F3FE5">
        <w:rPr>
          <w:rFonts w:cs="Arial"/>
          <w:color w:val="000000"/>
          <w:sz w:val="22"/>
          <w:szCs w:val="22"/>
        </w:rPr>
        <w:t>. DANIEL ALFONSO SIERRA BUENO</w:t>
      </w:r>
    </w:p>
    <w:p w:rsidR="006B0891" w:rsidRPr="007F3FE5" w:rsidRDefault="006B0891" w:rsidP="006B0891">
      <w:pPr>
        <w:pStyle w:val="Estilo14ptoNegritaCentrado"/>
        <w:tabs>
          <w:tab w:val="left" w:pos="2506"/>
          <w:tab w:val="center" w:pos="4278"/>
        </w:tabs>
        <w:jc w:val="left"/>
        <w:rPr>
          <w:rFonts w:cs="Arial"/>
          <w:color w:val="000000"/>
          <w:sz w:val="22"/>
          <w:szCs w:val="22"/>
        </w:rPr>
      </w:pPr>
    </w:p>
    <w:p w:rsidR="006B0891" w:rsidRPr="007F3FE5" w:rsidRDefault="006B0891" w:rsidP="006B0891">
      <w:pPr>
        <w:jc w:val="center"/>
        <w:rPr>
          <w:rFonts w:cs="Arial"/>
          <w:b/>
        </w:rPr>
      </w:pPr>
    </w:p>
    <w:p w:rsidR="006B0891" w:rsidRDefault="006B0891" w:rsidP="006B0891">
      <w:pPr>
        <w:jc w:val="center"/>
        <w:rPr>
          <w:rFonts w:cs="Arial"/>
        </w:rPr>
      </w:pPr>
    </w:p>
    <w:p w:rsidR="006E72C6" w:rsidRDefault="006E72C6" w:rsidP="006B0891">
      <w:pPr>
        <w:jc w:val="center"/>
        <w:rPr>
          <w:rFonts w:cs="Arial"/>
        </w:rPr>
      </w:pPr>
    </w:p>
    <w:p w:rsidR="006B0891" w:rsidRPr="00AB6FED" w:rsidRDefault="006B0891" w:rsidP="006B0891">
      <w:pPr>
        <w:jc w:val="center"/>
        <w:rPr>
          <w:rFonts w:cs="Arial"/>
        </w:rPr>
      </w:pPr>
    </w:p>
    <w:tbl>
      <w:tblPr>
        <w:tblW w:w="0" w:type="auto"/>
        <w:tblLook w:val="00A0" w:firstRow="1" w:lastRow="0" w:firstColumn="1" w:lastColumn="0" w:noHBand="0" w:noVBand="0"/>
      </w:tblPr>
      <w:tblGrid>
        <w:gridCol w:w="8556"/>
      </w:tblGrid>
      <w:tr w:rsidR="006B0891" w:rsidRPr="00AB6FED" w:rsidTr="0025037B">
        <w:tc>
          <w:tcPr>
            <w:tcW w:w="8556" w:type="dxa"/>
            <w:vAlign w:val="center"/>
          </w:tcPr>
          <w:p w:rsidR="006B0891" w:rsidRPr="00AB6FED" w:rsidRDefault="006B0891" w:rsidP="0025037B">
            <w:pPr>
              <w:jc w:val="center"/>
              <w:rPr>
                <w:rFonts w:cs="Arial"/>
              </w:rPr>
            </w:pPr>
            <w:r w:rsidRPr="00AB6FED">
              <w:rPr>
                <w:rFonts w:cs="Arial"/>
                <w:noProof/>
                <w:lang w:eastAsia="es-CO"/>
              </w:rPr>
              <w:drawing>
                <wp:inline distT="0" distB="0" distL="0" distR="0" wp14:anchorId="7B744877" wp14:editId="370CEFDF">
                  <wp:extent cx="1428750" cy="695325"/>
                  <wp:effectExtent l="1905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b="17384"/>
                          <a:stretch>
                            <a:fillRect/>
                          </a:stretch>
                        </pic:blipFill>
                        <pic:spPr bwMode="auto">
                          <a:xfrm>
                            <a:off x="0" y="0"/>
                            <a:ext cx="1428750" cy="695325"/>
                          </a:xfrm>
                          <a:prstGeom prst="rect">
                            <a:avLst/>
                          </a:prstGeom>
                          <a:noFill/>
                          <a:ln w="9525">
                            <a:noFill/>
                            <a:miter lim="800000"/>
                            <a:headEnd/>
                            <a:tailEnd/>
                          </a:ln>
                        </pic:spPr>
                      </pic:pic>
                    </a:graphicData>
                  </a:graphic>
                </wp:inline>
              </w:drawing>
            </w:r>
            <w:r w:rsidRPr="00AB6FED">
              <w:rPr>
                <w:rFonts w:cs="Arial"/>
                <w:noProof/>
                <w:lang w:eastAsia="es-CO"/>
              </w:rPr>
              <w:drawing>
                <wp:inline distT="0" distB="0" distL="0" distR="0" wp14:anchorId="065B148F" wp14:editId="6F305D8E">
                  <wp:extent cx="962025" cy="733425"/>
                  <wp:effectExtent l="19050" t="0" r="952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962025" cy="733425"/>
                          </a:xfrm>
                          <a:prstGeom prst="rect">
                            <a:avLst/>
                          </a:prstGeom>
                          <a:noFill/>
                          <a:ln w="9525">
                            <a:noFill/>
                            <a:miter lim="800000"/>
                            <a:headEnd/>
                            <a:tailEnd/>
                          </a:ln>
                        </pic:spPr>
                      </pic:pic>
                    </a:graphicData>
                  </a:graphic>
                </wp:inline>
              </w:drawing>
            </w:r>
            <w:r>
              <w:rPr>
                <w:rFonts w:cs="Arial"/>
                <w:noProof/>
                <w:lang w:eastAsia="es-CO"/>
              </w:rPr>
              <w:drawing>
                <wp:inline distT="0" distB="0" distL="0" distR="0" wp14:anchorId="2D8205DA" wp14:editId="70273A02">
                  <wp:extent cx="662881" cy="647098"/>
                  <wp:effectExtent l="0" t="0" r="4445" b="63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1942" cy="675467"/>
                          </a:xfrm>
                          <a:prstGeom prst="rect">
                            <a:avLst/>
                          </a:prstGeom>
                        </pic:spPr>
                      </pic:pic>
                    </a:graphicData>
                  </a:graphic>
                </wp:inline>
              </w:drawing>
            </w:r>
          </w:p>
        </w:tc>
      </w:tr>
    </w:tbl>
    <w:p w:rsidR="006B0891" w:rsidRDefault="006B0891" w:rsidP="006B0891">
      <w:pPr>
        <w:pStyle w:val="Estilo14ptoNegritaCentrado"/>
        <w:rPr>
          <w:rFonts w:cs="Arial"/>
          <w:sz w:val="22"/>
          <w:szCs w:val="22"/>
        </w:rPr>
      </w:pPr>
    </w:p>
    <w:p w:rsidR="006B0891" w:rsidRDefault="006B0891" w:rsidP="006B0891">
      <w:pPr>
        <w:pStyle w:val="Estilo14ptoNegritaCentrado"/>
        <w:ind w:left="-142" w:right="-375" w:firstLine="142"/>
        <w:rPr>
          <w:rFonts w:cs="Arial"/>
          <w:sz w:val="22"/>
          <w:szCs w:val="22"/>
        </w:rPr>
      </w:pPr>
    </w:p>
    <w:p w:rsidR="006B0891" w:rsidRDefault="006B0891" w:rsidP="006B0891">
      <w:pPr>
        <w:pStyle w:val="Estilo14ptoNegritaCentrado"/>
        <w:ind w:left="-142" w:right="-375" w:firstLine="142"/>
        <w:rPr>
          <w:rFonts w:cs="Arial"/>
          <w:sz w:val="22"/>
          <w:szCs w:val="22"/>
        </w:rPr>
      </w:pPr>
      <w:r w:rsidRPr="00CB682B">
        <w:rPr>
          <w:rFonts w:cs="Arial"/>
          <w:sz w:val="22"/>
          <w:szCs w:val="22"/>
        </w:rPr>
        <w:t>ESCUELA DE INGENIERÍAS ELÉCTRICA, ELECTRÓNICA Y TELECOMUNICACIONES</w:t>
      </w:r>
    </w:p>
    <w:p w:rsidR="006B0891" w:rsidRDefault="006B0891" w:rsidP="006B0891">
      <w:pPr>
        <w:pStyle w:val="Estilo14ptoNegritaCentrado"/>
        <w:ind w:left="-142" w:right="-375" w:firstLine="142"/>
        <w:rPr>
          <w:rFonts w:cs="Arial"/>
          <w:sz w:val="22"/>
          <w:szCs w:val="22"/>
        </w:rPr>
      </w:pPr>
      <w:r w:rsidRPr="00CB682B">
        <w:rPr>
          <w:rFonts w:cs="Arial"/>
          <w:sz w:val="22"/>
          <w:szCs w:val="22"/>
        </w:rPr>
        <w:t>UNIVERSIDAD INDUSTRIAL DE SANTANDER</w:t>
      </w:r>
    </w:p>
    <w:p w:rsidR="006B0891" w:rsidRDefault="006B0891" w:rsidP="006B0891">
      <w:pPr>
        <w:pStyle w:val="Estilo14ptoNegritaCentrado"/>
        <w:ind w:left="-142" w:right="-375" w:firstLine="142"/>
        <w:rPr>
          <w:rFonts w:cs="Arial"/>
          <w:sz w:val="22"/>
          <w:szCs w:val="22"/>
        </w:rPr>
      </w:pPr>
      <w:r>
        <w:rPr>
          <w:rFonts w:cs="Arial"/>
          <w:sz w:val="22"/>
          <w:szCs w:val="22"/>
        </w:rPr>
        <w:t xml:space="preserve">BUCARAMANGA </w:t>
      </w:r>
    </w:p>
    <w:p w:rsidR="00690E16" w:rsidRDefault="008B6BCC" w:rsidP="006B0891">
      <w:pPr>
        <w:pStyle w:val="Estilo14ptoNegritaCentrado"/>
        <w:ind w:left="-142" w:right="-375" w:firstLine="142"/>
        <w:rPr>
          <w:rFonts w:cs="Arial"/>
          <w:sz w:val="22"/>
          <w:szCs w:val="22"/>
        </w:rPr>
      </w:pPr>
      <w:r>
        <w:rPr>
          <w:rFonts w:cs="Arial"/>
          <w:sz w:val="22"/>
          <w:szCs w:val="22"/>
        </w:rPr>
        <w:t>2018</w:t>
      </w:r>
    </w:p>
    <w:sdt>
      <w:sdtPr>
        <w:rPr>
          <w:lang w:val="es-ES"/>
        </w:rPr>
        <w:id w:val="-1653675859"/>
        <w:docPartObj>
          <w:docPartGallery w:val="Table of Contents"/>
          <w:docPartUnique/>
        </w:docPartObj>
      </w:sdtPr>
      <w:sdtEndPr>
        <w:rPr>
          <w:b/>
          <w:bCs/>
        </w:rPr>
      </w:sdtEndPr>
      <w:sdtContent>
        <w:p w:rsidR="00CB0A54" w:rsidRPr="00011BFA" w:rsidRDefault="00011BFA" w:rsidP="00D828D5">
          <w:pPr>
            <w:ind w:firstLine="0"/>
            <w:jc w:val="center"/>
            <w:rPr>
              <w:b/>
            </w:rPr>
          </w:pPr>
          <w:r w:rsidRPr="00011BFA">
            <w:rPr>
              <w:b/>
              <w:lang w:val="es-ES"/>
            </w:rPr>
            <w:t>TABLA DE CONTENIDO</w:t>
          </w:r>
        </w:p>
        <w:p w:rsidR="00B55B1E"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35280" w:history="1">
            <w:r w:rsidR="00B55B1E" w:rsidRPr="00D20BDC">
              <w:rPr>
                <w:rStyle w:val="Hipervnculo"/>
                <w:noProof/>
              </w:rPr>
              <w:t>1</w:t>
            </w:r>
            <w:r w:rsidR="00B55B1E">
              <w:rPr>
                <w:rFonts w:asciiTheme="minorHAnsi" w:eastAsiaTheme="minorEastAsia" w:hAnsiTheme="minorHAnsi"/>
                <w:noProof/>
                <w:sz w:val="22"/>
                <w:lang w:eastAsia="es-CO"/>
              </w:rPr>
              <w:tab/>
            </w:r>
            <w:r w:rsidR="00B55B1E" w:rsidRPr="00D20BDC">
              <w:rPr>
                <w:rStyle w:val="Hipervnculo"/>
                <w:noProof/>
              </w:rPr>
              <w:t>Fundamentos de la electrocirugía</w:t>
            </w:r>
            <w:r w:rsidR="00B55B1E">
              <w:rPr>
                <w:noProof/>
                <w:webHidden/>
              </w:rPr>
              <w:tab/>
            </w:r>
            <w:r w:rsidR="00B55B1E">
              <w:rPr>
                <w:noProof/>
                <w:webHidden/>
              </w:rPr>
              <w:fldChar w:fldCharType="begin"/>
            </w:r>
            <w:r w:rsidR="00B55B1E">
              <w:rPr>
                <w:noProof/>
                <w:webHidden/>
              </w:rPr>
              <w:instrText xml:space="preserve"> PAGEREF _Toc514535280 \h </w:instrText>
            </w:r>
            <w:r w:rsidR="00B55B1E">
              <w:rPr>
                <w:noProof/>
                <w:webHidden/>
              </w:rPr>
            </w:r>
            <w:r w:rsidR="00B55B1E">
              <w:rPr>
                <w:noProof/>
                <w:webHidden/>
              </w:rPr>
              <w:fldChar w:fldCharType="separate"/>
            </w:r>
            <w:r w:rsidR="00B55C48">
              <w:rPr>
                <w:noProof/>
                <w:webHidden/>
              </w:rPr>
              <w:t>1</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281" w:history="1">
            <w:r w:rsidR="00B55B1E" w:rsidRPr="00D20BDC">
              <w:rPr>
                <w:rStyle w:val="Hipervnculo"/>
                <w:noProof/>
              </w:rPr>
              <w:t>1.1</w:t>
            </w:r>
            <w:r w:rsidR="00B55B1E">
              <w:rPr>
                <w:rFonts w:asciiTheme="minorHAnsi" w:eastAsiaTheme="minorEastAsia" w:hAnsiTheme="minorHAnsi"/>
                <w:noProof/>
                <w:sz w:val="22"/>
                <w:lang w:eastAsia="es-CO"/>
              </w:rPr>
              <w:tab/>
            </w:r>
            <w:r w:rsidR="00B55B1E" w:rsidRPr="00D20BDC">
              <w:rPr>
                <w:rStyle w:val="Hipervnculo"/>
                <w:noProof/>
              </w:rPr>
              <w:t>La electrocirugía</w:t>
            </w:r>
            <w:r w:rsidR="00B55B1E">
              <w:rPr>
                <w:noProof/>
                <w:webHidden/>
              </w:rPr>
              <w:tab/>
            </w:r>
            <w:r w:rsidR="00B55B1E">
              <w:rPr>
                <w:noProof/>
                <w:webHidden/>
              </w:rPr>
              <w:fldChar w:fldCharType="begin"/>
            </w:r>
            <w:r w:rsidR="00B55B1E">
              <w:rPr>
                <w:noProof/>
                <w:webHidden/>
              </w:rPr>
              <w:instrText xml:space="preserve"> PAGEREF _Toc514535281 \h </w:instrText>
            </w:r>
            <w:r w:rsidR="00B55B1E">
              <w:rPr>
                <w:noProof/>
                <w:webHidden/>
              </w:rPr>
            </w:r>
            <w:r w:rsidR="00B55B1E">
              <w:rPr>
                <w:noProof/>
                <w:webHidden/>
              </w:rPr>
              <w:fldChar w:fldCharType="separate"/>
            </w:r>
            <w:r w:rsidR="00B55C48">
              <w:rPr>
                <w:noProof/>
                <w:webHidden/>
              </w:rPr>
              <w:t>1</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82" w:history="1">
            <w:r w:rsidR="00B55B1E" w:rsidRPr="00D20BDC">
              <w:rPr>
                <w:rStyle w:val="Hipervnculo"/>
                <w:noProof/>
              </w:rPr>
              <w:t>1.1.1</w:t>
            </w:r>
            <w:r w:rsidR="00B55B1E">
              <w:rPr>
                <w:rFonts w:asciiTheme="minorHAnsi" w:eastAsiaTheme="minorEastAsia" w:hAnsiTheme="minorHAnsi"/>
                <w:noProof/>
                <w:sz w:val="22"/>
                <w:lang w:eastAsia="es-CO"/>
              </w:rPr>
              <w:tab/>
            </w:r>
            <w:r w:rsidR="00B55B1E" w:rsidRPr="00D20BDC">
              <w:rPr>
                <w:rStyle w:val="Hipervnculo"/>
                <w:noProof/>
              </w:rPr>
              <w:t>Efectos de la Corriente Eléctrica sobre los Tejidos</w:t>
            </w:r>
            <w:r w:rsidR="00B55B1E">
              <w:rPr>
                <w:noProof/>
                <w:webHidden/>
              </w:rPr>
              <w:tab/>
            </w:r>
            <w:r w:rsidR="00B55B1E">
              <w:rPr>
                <w:noProof/>
                <w:webHidden/>
              </w:rPr>
              <w:fldChar w:fldCharType="begin"/>
            </w:r>
            <w:r w:rsidR="00B55B1E">
              <w:rPr>
                <w:noProof/>
                <w:webHidden/>
              </w:rPr>
              <w:instrText xml:space="preserve"> PAGEREF _Toc514535282 \h </w:instrText>
            </w:r>
            <w:r w:rsidR="00B55B1E">
              <w:rPr>
                <w:noProof/>
                <w:webHidden/>
              </w:rPr>
            </w:r>
            <w:r w:rsidR="00B55B1E">
              <w:rPr>
                <w:noProof/>
                <w:webHidden/>
              </w:rPr>
              <w:fldChar w:fldCharType="separate"/>
            </w:r>
            <w:r w:rsidR="00B55C48">
              <w:rPr>
                <w:noProof/>
                <w:webHidden/>
              </w:rPr>
              <w:t>2</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83" w:history="1">
            <w:r w:rsidR="00B55B1E" w:rsidRPr="00D20BDC">
              <w:rPr>
                <w:rStyle w:val="Hipervnculo"/>
                <w:noProof/>
              </w:rPr>
              <w:t>1.1.2</w:t>
            </w:r>
            <w:r w:rsidR="00B55B1E">
              <w:rPr>
                <w:rFonts w:asciiTheme="minorHAnsi" w:eastAsiaTheme="minorEastAsia" w:hAnsiTheme="minorHAnsi"/>
                <w:noProof/>
                <w:sz w:val="22"/>
                <w:lang w:eastAsia="es-CO"/>
              </w:rPr>
              <w:tab/>
            </w:r>
            <w:r w:rsidR="00B55B1E" w:rsidRPr="00D20BDC">
              <w:rPr>
                <w:rStyle w:val="Hipervnculo"/>
                <w:noProof/>
              </w:rPr>
              <w:t>Bioimpedancia</w:t>
            </w:r>
            <w:r w:rsidR="00B55B1E">
              <w:rPr>
                <w:noProof/>
                <w:webHidden/>
              </w:rPr>
              <w:tab/>
            </w:r>
            <w:r w:rsidR="00B55B1E">
              <w:rPr>
                <w:noProof/>
                <w:webHidden/>
              </w:rPr>
              <w:fldChar w:fldCharType="begin"/>
            </w:r>
            <w:r w:rsidR="00B55B1E">
              <w:rPr>
                <w:noProof/>
                <w:webHidden/>
              </w:rPr>
              <w:instrText xml:space="preserve"> PAGEREF _Toc514535283 \h </w:instrText>
            </w:r>
            <w:r w:rsidR="00B55B1E">
              <w:rPr>
                <w:noProof/>
                <w:webHidden/>
              </w:rPr>
            </w:r>
            <w:r w:rsidR="00B55B1E">
              <w:rPr>
                <w:noProof/>
                <w:webHidden/>
              </w:rPr>
              <w:fldChar w:fldCharType="separate"/>
            </w:r>
            <w:r w:rsidR="00B55C48">
              <w:rPr>
                <w:noProof/>
                <w:webHidden/>
              </w:rPr>
              <w:t>3</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284" w:history="1">
            <w:r w:rsidR="00B55B1E" w:rsidRPr="00D20BDC">
              <w:rPr>
                <w:rStyle w:val="Hipervnculo"/>
                <w:noProof/>
              </w:rPr>
              <w:t>1.2</w:t>
            </w:r>
            <w:r w:rsidR="00B55B1E">
              <w:rPr>
                <w:rFonts w:asciiTheme="minorHAnsi" w:eastAsiaTheme="minorEastAsia" w:hAnsiTheme="minorHAnsi"/>
                <w:noProof/>
                <w:sz w:val="22"/>
                <w:lang w:eastAsia="es-CO"/>
              </w:rPr>
              <w:tab/>
            </w:r>
            <w:r w:rsidR="00B55B1E" w:rsidRPr="00D20BDC">
              <w:rPr>
                <w:rStyle w:val="Hipervnculo"/>
                <w:noProof/>
              </w:rPr>
              <w:t>El Electrobisturí</w:t>
            </w:r>
            <w:r w:rsidR="00B55B1E">
              <w:rPr>
                <w:noProof/>
                <w:webHidden/>
              </w:rPr>
              <w:tab/>
            </w:r>
            <w:r w:rsidR="00B55B1E">
              <w:rPr>
                <w:noProof/>
                <w:webHidden/>
              </w:rPr>
              <w:fldChar w:fldCharType="begin"/>
            </w:r>
            <w:r w:rsidR="00B55B1E">
              <w:rPr>
                <w:noProof/>
                <w:webHidden/>
              </w:rPr>
              <w:instrText xml:space="preserve"> PAGEREF _Toc514535284 \h </w:instrText>
            </w:r>
            <w:r w:rsidR="00B55B1E">
              <w:rPr>
                <w:noProof/>
                <w:webHidden/>
              </w:rPr>
            </w:r>
            <w:r w:rsidR="00B55B1E">
              <w:rPr>
                <w:noProof/>
                <w:webHidden/>
              </w:rPr>
              <w:fldChar w:fldCharType="separate"/>
            </w:r>
            <w:r w:rsidR="00B55C48">
              <w:rPr>
                <w:noProof/>
                <w:webHidden/>
              </w:rPr>
              <w:t>5</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85" w:history="1">
            <w:r w:rsidR="00B55B1E" w:rsidRPr="00D20BDC">
              <w:rPr>
                <w:rStyle w:val="Hipervnculo"/>
                <w:noProof/>
              </w:rPr>
              <w:t>1.2.1</w:t>
            </w:r>
            <w:r w:rsidR="00B55B1E">
              <w:rPr>
                <w:rFonts w:asciiTheme="minorHAnsi" w:eastAsiaTheme="minorEastAsia" w:hAnsiTheme="minorHAnsi"/>
                <w:noProof/>
                <w:sz w:val="22"/>
                <w:lang w:eastAsia="es-CO"/>
              </w:rPr>
              <w:tab/>
            </w:r>
            <w:r w:rsidR="00B55B1E" w:rsidRPr="00D20BDC">
              <w:rPr>
                <w:rStyle w:val="Hipervnculo"/>
                <w:noProof/>
              </w:rPr>
              <w:t>Funcionamiento Básico de un Electrobisturí</w:t>
            </w:r>
            <w:r w:rsidR="00B55B1E">
              <w:rPr>
                <w:noProof/>
                <w:webHidden/>
              </w:rPr>
              <w:tab/>
            </w:r>
            <w:r w:rsidR="00B55B1E">
              <w:rPr>
                <w:noProof/>
                <w:webHidden/>
              </w:rPr>
              <w:fldChar w:fldCharType="begin"/>
            </w:r>
            <w:r w:rsidR="00B55B1E">
              <w:rPr>
                <w:noProof/>
                <w:webHidden/>
              </w:rPr>
              <w:instrText xml:space="preserve"> PAGEREF _Toc514535285 \h </w:instrText>
            </w:r>
            <w:r w:rsidR="00B55B1E">
              <w:rPr>
                <w:noProof/>
                <w:webHidden/>
              </w:rPr>
            </w:r>
            <w:r w:rsidR="00B55B1E">
              <w:rPr>
                <w:noProof/>
                <w:webHidden/>
              </w:rPr>
              <w:fldChar w:fldCharType="separate"/>
            </w:r>
            <w:r w:rsidR="00B55C48">
              <w:rPr>
                <w:noProof/>
                <w:webHidden/>
              </w:rPr>
              <w:t>6</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86" w:history="1">
            <w:r w:rsidR="00B55B1E" w:rsidRPr="00D20BDC">
              <w:rPr>
                <w:rStyle w:val="Hipervnculo"/>
                <w:noProof/>
              </w:rPr>
              <w:t>1.2.2</w:t>
            </w:r>
            <w:r w:rsidR="00B55B1E">
              <w:rPr>
                <w:rFonts w:asciiTheme="minorHAnsi" w:eastAsiaTheme="minorEastAsia" w:hAnsiTheme="minorHAnsi"/>
                <w:noProof/>
                <w:sz w:val="22"/>
                <w:lang w:eastAsia="es-CO"/>
              </w:rPr>
              <w:tab/>
            </w:r>
            <w:r w:rsidR="00B55B1E" w:rsidRPr="00D20BDC">
              <w:rPr>
                <w:rStyle w:val="Hipervnculo"/>
                <w:noProof/>
              </w:rPr>
              <w:t>Modos de Trabajo</w:t>
            </w:r>
            <w:r w:rsidR="00B55B1E">
              <w:rPr>
                <w:noProof/>
                <w:webHidden/>
              </w:rPr>
              <w:tab/>
            </w:r>
            <w:r w:rsidR="00B55B1E">
              <w:rPr>
                <w:noProof/>
                <w:webHidden/>
              </w:rPr>
              <w:fldChar w:fldCharType="begin"/>
            </w:r>
            <w:r w:rsidR="00B55B1E">
              <w:rPr>
                <w:noProof/>
                <w:webHidden/>
              </w:rPr>
              <w:instrText xml:space="preserve"> PAGEREF _Toc514535286 \h </w:instrText>
            </w:r>
            <w:r w:rsidR="00B55B1E">
              <w:rPr>
                <w:noProof/>
                <w:webHidden/>
              </w:rPr>
            </w:r>
            <w:r w:rsidR="00B55B1E">
              <w:rPr>
                <w:noProof/>
                <w:webHidden/>
              </w:rPr>
              <w:fldChar w:fldCharType="separate"/>
            </w:r>
            <w:r w:rsidR="00B55C48">
              <w:rPr>
                <w:noProof/>
                <w:webHidden/>
              </w:rPr>
              <w:t>6</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87" w:history="1">
            <w:r w:rsidR="00B55B1E" w:rsidRPr="00D20BDC">
              <w:rPr>
                <w:rStyle w:val="Hipervnculo"/>
                <w:noProof/>
              </w:rPr>
              <w:t>1.2.3</w:t>
            </w:r>
            <w:r w:rsidR="00B55B1E">
              <w:rPr>
                <w:rFonts w:asciiTheme="minorHAnsi" w:eastAsiaTheme="minorEastAsia" w:hAnsiTheme="minorHAnsi"/>
                <w:noProof/>
                <w:sz w:val="22"/>
                <w:lang w:eastAsia="es-CO"/>
              </w:rPr>
              <w:tab/>
            </w:r>
            <w:r w:rsidR="00B55B1E" w:rsidRPr="00D20BDC">
              <w:rPr>
                <w:rStyle w:val="Hipervnculo"/>
                <w:noProof/>
              </w:rPr>
              <w:t>Aplicaciones</w:t>
            </w:r>
            <w:r w:rsidR="00B55B1E">
              <w:rPr>
                <w:noProof/>
                <w:webHidden/>
              </w:rPr>
              <w:tab/>
            </w:r>
            <w:r w:rsidR="00B55B1E">
              <w:rPr>
                <w:noProof/>
                <w:webHidden/>
              </w:rPr>
              <w:fldChar w:fldCharType="begin"/>
            </w:r>
            <w:r w:rsidR="00B55B1E">
              <w:rPr>
                <w:noProof/>
                <w:webHidden/>
              </w:rPr>
              <w:instrText xml:space="preserve"> PAGEREF _Toc514535287 \h </w:instrText>
            </w:r>
            <w:r w:rsidR="00B55B1E">
              <w:rPr>
                <w:noProof/>
                <w:webHidden/>
              </w:rPr>
            </w:r>
            <w:r w:rsidR="00B55B1E">
              <w:rPr>
                <w:noProof/>
                <w:webHidden/>
              </w:rPr>
              <w:fldChar w:fldCharType="separate"/>
            </w:r>
            <w:r w:rsidR="00B55C48">
              <w:rPr>
                <w:noProof/>
                <w:webHidden/>
              </w:rPr>
              <w:t>9</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288" w:history="1">
            <w:r w:rsidR="00B55B1E" w:rsidRPr="00D20BDC">
              <w:rPr>
                <w:rStyle w:val="Hipervnculo"/>
                <w:noProof/>
              </w:rPr>
              <w:t>1.3</w:t>
            </w:r>
            <w:r w:rsidR="00B55B1E">
              <w:rPr>
                <w:rFonts w:asciiTheme="minorHAnsi" w:eastAsiaTheme="minorEastAsia" w:hAnsiTheme="minorHAnsi"/>
                <w:noProof/>
                <w:sz w:val="22"/>
                <w:lang w:eastAsia="es-CO"/>
              </w:rPr>
              <w:tab/>
            </w:r>
            <w:r w:rsidR="00B55B1E" w:rsidRPr="00D20BDC">
              <w:rPr>
                <w:rStyle w:val="Hipervnculo"/>
                <w:noProof/>
              </w:rPr>
              <w:t>Seguridad eléctrica de los procedimientos electro quirúrgicos</w:t>
            </w:r>
            <w:r w:rsidR="00B55B1E">
              <w:rPr>
                <w:noProof/>
                <w:webHidden/>
              </w:rPr>
              <w:tab/>
            </w:r>
            <w:r w:rsidR="00B55B1E">
              <w:rPr>
                <w:noProof/>
                <w:webHidden/>
              </w:rPr>
              <w:fldChar w:fldCharType="begin"/>
            </w:r>
            <w:r w:rsidR="00B55B1E">
              <w:rPr>
                <w:noProof/>
                <w:webHidden/>
              </w:rPr>
              <w:instrText xml:space="preserve"> PAGEREF _Toc514535288 \h </w:instrText>
            </w:r>
            <w:r w:rsidR="00B55B1E">
              <w:rPr>
                <w:noProof/>
                <w:webHidden/>
              </w:rPr>
            </w:r>
            <w:r w:rsidR="00B55B1E">
              <w:rPr>
                <w:noProof/>
                <w:webHidden/>
              </w:rPr>
              <w:fldChar w:fldCharType="separate"/>
            </w:r>
            <w:r w:rsidR="00B55C48">
              <w:rPr>
                <w:noProof/>
                <w:webHidden/>
              </w:rPr>
              <w:t>10</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89" w:history="1">
            <w:r w:rsidR="00B55B1E" w:rsidRPr="00D20BDC">
              <w:rPr>
                <w:rStyle w:val="Hipervnculo"/>
                <w:noProof/>
              </w:rPr>
              <w:t>1.3.1</w:t>
            </w:r>
            <w:r w:rsidR="00B55B1E">
              <w:rPr>
                <w:rFonts w:asciiTheme="minorHAnsi" w:eastAsiaTheme="minorEastAsia" w:hAnsiTheme="minorHAnsi"/>
                <w:noProof/>
                <w:sz w:val="22"/>
                <w:lang w:eastAsia="es-CO"/>
              </w:rPr>
              <w:tab/>
            </w:r>
            <w:r w:rsidR="00B55B1E" w:rsidRPr="00D20BDC">
              <w:rPr>
                <w:rStyle w:val="Hipervnculo"/>
                <w:noProof/>
              </w:rPr>
              <w:t>Clasificación de riesgo de los dispositivos médicos</w:t>
            </w:r>
            <w:r w:rsidR="00B55B1E">
              <w:rPr>
                <w:noProof/>
                <w:webHidden/>
              </w:rPr>
              <w:tab/>
            </w:r>
            <w:r w:rsidR="00B55B1E">
              <w:rPr>
                <w:noProof/>
                <w:webHidden/>
              </w:rPr>
              <w:fldChar w:fldCharType="begin"/>
            </w:r>
            <w:r w:rsidR="00B55B1E">
              <w:rPr>
                <w:noProof/>
                <w:webHidden/>
              </w:rPr>
              <w:instrText xml:space="preserve"> PAGEREF _Toc514535289 \h </w:instrText>
            </w:r>
            <w:r w:rsidR="00B55B1E">
              <w:rPr>
                <w:noProof/>
                <w:webHidden/>
              </w:rPr>
            </w:r>
            <w:r w:rsidR="00B55B1E">
              <w:rPr>
                <w:noProof/>
                <w:webHidden/>
              </w:rPr>
              <w:fldChar w:fldCharType="separate"/>
            </w:r>
            <w:r w:rsidR="00B55C48">
              <w:rPr>
                <w:noProof/>
                <w:webHidden/>
              </w:rPr>
              <w:t>11</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90" w:history="1">
            <w:r w:rsidR="00B55B1E" w:rsidRPr="00D20BDC">
              <w:rPr>
                <w:rStyle w:val="Hipervnculo"/>
                <w:noProof/>
              </w:rPr>
              <w:t>1.3.2</w:t>
            </w:r>
            <w:r w:rsidR="00B55B1E">
              <w:rPr>
                <w:rFonts w:asciiTheme="minorHAnsi" w:eastAsiaTheme="minorEastAsia" w:hAnsiTheme="minorHAnsi"/>
                <w:noProof/>
                <w:sz w:val="22"/>
                <w:lang w:eastAsia="es-CO"/>
              </w:rPr>
              <w:tab/>
            </w:r>
            <w:r w:rsidR="00B55B1E" w:rsidRPr="00D20BDC">
              <w:rPr>
                <w:rStyle w:val="Hipervnculo"/>
                <w:noProof/>
              </w:rPr>
              <w:t>Normatividad</w:t>
            </w:r>
            <w:r w:rsidR="00B55B1E">
              <w:rPr>
                <w:noProof/>
                <w:webHidden/>
              </w:rPr>
              <w:tab/>
            </w:r>
            <w:r w:rsidR="00B55B1E">
              <w:rPr>
                <w:noProof/>
                <w:webHidden/>
              </w:rPr>
              <w:fldChar w:fldCharType="begin"/>
            </w:r>
            <w:r w:rsidR="00B55B1E">
              <w:rPr>
                <w:noProof/>
                <w:webHidden/>
              </w:rPr>
              <w:instrText xml:space="preserve"> PAGEREF _Toc514535290 \h </w:instrText>
            </w:r>
            <w:r w:rsidR="00B55B1E">
              <w:rPr>
                <w:noProof/>
                <w:webHidden/>
              </w:rPr>
            </w:r>
            <w:r w:rsidR="00B55B1E">
              <w:rPr>
                <w:noProof/>
                <w:webHidden/>
              </w:rPr>
              <w:fldChar w:fldCharType="separate"/>
            </w:r>
            <w:r w:rsidR="00B55C48">
              <w:rPr>
                <w:noProof/>
                <w:webHidden/>
              </w:rPr>
              <w:t>12</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91" w:history="1">
            <w:r w:rsidR="00B55B1E" w:rsidRPr="00D20BDC">
              <w:rPr>
                <w:rStyle w:val="Hipervnculo"/>
                <w:noProof/>
                <w:specVanish/>
              </w:rPr>
              <w:t>1.3.3</w:t>
            </w:r>
            <w:r w:rsidR="00B55B1E">
              <w:rPr>
                <w:rFonts w:asciiTheme="minorHAnsi" w:eastAsiaTheme="minorEastAsia" w:hAnsiTheme="minorHAnsi"/>
                <w:noProof/>
                <w:sz w:val="22"/>
                <w:lang w:eastAsia="es-CO"/>
              </w:rPr>
              <w:tab/>
            </w:r>
            <w:r w:rsidR="00B55B1E" w:rsidRPr="00D20BDC">
              <w:rPr>
                <w:rStyle w:val="Hipervnculo"/>
                <w:noProof/>
              </w:rPr>
              <w:t>Recomendaciones de uso de equipos electroquirugicos.</w:t>
            </w:r>
            <w:r w:rsidR="00B55B1E">
              <w:rPr>
                <w:noProof/>
                <w:webHidden/>
              </w:rPr>
              <w:tab/>
            </w:r>
            <w:r w:rsidR="00B55B1E">
              <w:rPr>
                <w:noProof/>
                <w:webHidden/>
              </w:rPr>
              <w:fldChar w:fldCharType="begin"/>
            </w:r>
            <w:r w:rsidR="00B55B1E">
              <w:rPr>
                <w:noProof/>
                <w:webHidden/>
              </w:rPr>
              <w:instrText xml:space="preserve"> PAGEREF _Toc514535291 \h </w:instrText>
            </w:r>
            <w:r w:rsidR="00B55B1E">
              <w:rPr>
                <w:noProof/>
                <w:webHidden/>
              </w:rPr>
            </w:r>
            <w:r w:rsidR="00B55B1E">
              <w:rPr>
                <w:noProof/>
                <w:webHidden/>
              </w:rPr>
              <w:fldChar w:fldCharType="separate"/>
            </w:r>
            <w:r w:rsidR="00B55C48">
              <w:rPr>
                <w:noProof/>
                <w:webHidden/>
              </w:rPr>
              <w:t>15</w:t>
            </w:r>
            <w:r w:rsidR="00B55B1E">
              <w:rPr>
                <w:noProof/>
                <w:webHidden/>
              </w:rPr>
              <w:fldChar w:fldCharType="end"/>
            </w:r>
          </w:hyperlink>
        </w:p>
        <w:p w:rsidR="00B55B1E" w:rsidRDefault="00B13761">
          <w:pPr>
            <w:pStyle w:val="TDC1"/>
            <w:tabs>
              <w:tab w:val="left" w:pos="660"/>
              <w:tab w:val="right" w:leader="dot" w:pos="9350"/>
            </w:tabs>
            <w:rPr>
              <w:rFonts w:asciiTheme="minorHAnsi" w:eastAsiaTheme="minorEastAsia" w:hAnsiTheme="minorHAnsi"/>
              <w:noProof/>
              <w:sz w:val="22"/>
              <w:lang w:eastAsia="es-CO"/>
            </w:rPr>
          </w:pPr>
          <w:hyperlink w:anchor="_Toc514535292" w:history="1">
            <w:r w:rsidR="00B55B1E" w:rsidRPr="00D20BDC">
              <w:rPr>
                <w:rStyle w:val="Hipervnculo"/>
                <w:noProof/>
              </w:rPr>
              <w:t>2</w:t>
            </w:r>
            <w:r w:rsidR="00B55B1E">
              <w:rPr>
                <w:rFonts w:asciiTheme="minorHAnsi" w:eastAsiaTheme="minorEastAsia" w:hAnsiTheme="minorHAnsi"/>
                <w:noProof/>
                <w:sz w:val="22"/>
                <w:lang w:eastAsia="es-CO"/>
              </w:rPr>
              <w:tab/>
            </w:r>
            <w:r w:rsidR="00B55B1E" w:rsidRPr="00D20BDC">
              <w:rPr>
                <w:rStyle w:val="Hipervnculo"/>
                <w:noProof/>
              </w:rPr>
              <w:t>Diseño de la unidad Electroquirúrgica</w:t>
            </w:r>
            <w:r w:rsidR="00B55B1E">
              <w:rPr>
                <w:noProof/>
                <w:webHidden/>
              </w:rPr>
              <w:tab/>
            </w:r>
            <w:r w:rsidR="00B55B1E">
              <w:rPr>
                <w:noProof/>
                <w:webHidden/>
              </w:rPr>
              <w:fldChar w:fldCharType="begin"/>
            </w:r>
            <w:r w:rsidR="00B55B1E">
              <w:rPr>
                <w:noProof/>
                <w:webHidden/>
              </w:rPr>
              <w:instrText xml:space="preserve"> PAGEREF _Toc514535292 \h </w:instrText>
            </w:r>
            <w:r w:rsidR="00B55B1E">
              <w:rPr>
                <w:noProof/>
                <w:webHidden/>
              </w:rPr>
            </w:r>
            <w:r w:rsidR="00B55B1E">
              <w:rPr>
                <w:noProof/>
                <w:webHidden/>
              </w:rPr>
              <w:fldChar w:fldCharType="separate"/>
            </w:r>
            <w:r w:rsidR="00B55C48">
              <w:rPr>
                <w:noProof/>
                <w:webHidden/>
              </w:rPr>
              <w:t>16</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293" w:history="1">
            <w:r w:rsidR="00B55B1E" w:rsidRPr="00D20BDC">
              <w:rPr>
                <w:rStyle w:val="Hipervnculo"/>
                <w:noProof/>
              </w:rPr>
              <w:t>2.1</w:t>
            </w:r>
            <w:r w:rsidR="00B55B1E">
              <w:rPr>
                <w:rFonts w:asciiTheme="minorHAnsi" w:eastAsiaTheme="minorEastAsia" w:hAnsiTheme="minorHAnsi"/>
                <w:noProof/>
                <w:sz w:val="22"/>
                <w:lang w:eastAsia="es-CO"/>
              </w:rPr>
              <w:tab/>
            </w:r>
            <w:r w:rsidR="00B55B1E" w:rsidRPr="00D20BDC">
              <w:rPr>
                <w:rStyle w:val="Hipervnculo"/>
                <w:noProof/>
              </w:rPr>
              <w:t>Criterio de Diseño</w:t>
            </w:r>
            <w:r w:rsidR="00B55B1E">
              <w:rPr>
                <w:noProof/>
                <w:webHidden/>
              </w:rPr>
              <w:tab/>
            </w:r>
            <w:r w:rsidR="00B55B1E">
              <w:rPr>
                <w:noProof/>
                <w:webHidden/>
              </w:rPr>
              <w:fldChar w:fldCharType="begin"/>
            </w:r>
            <w:r w:rsidR="00B55B1E">
              <w:rPr>
                <w:noProof/>
                <w:webHidden/>
              </w:rPr>
              <w:instrText xml:space="preserve"> PAGEREF _Toc514535293 \h </w:instrText>
            </w:r>
            <w:r w:rsidR="00B55B1E">
              <w:rPr>
                <w:noProof/>
                <w:webHidden/>
              </w:rPr>
            </w:r>
            <w:r w:rsidR="00B55B1E">
              <w:rPr>
                <w:noProof/>
                <w:webHidden/>
              </w:rPr>
              <w:fldChar w:fldCharType="separate"/>
            </w:r>
            <w:r w:rsidR="00B55C48">
              <w:rPr>
                <w:noProof/>
                <w:webHidden/>
              </w:rPr>
              <w:t>16</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294" w:history="1">
            <w:r w:rsidR="00B55B1E" w:rsidRPr="00D20BDC">
              <w:rPr>
                <w:rStyle w:val="Hipervnculo"/>
                <w:noProof/>
              </w:rPr>
              <w:t>2.2</w:t>
            </w:r>
            <w:r w:rsidR="00B55B1E">
              <w:rPr>
                <w:rFonts w:asciiTheme="minorHAnsi" w:eastAsiaTheme="minorEastAsia" w:hAnsiTheme="minorHAnsi"/>
                <w:noProof/>
                <w:sz w:val="22"/>
                <w:lang w:eastAsia="es-CO"/>
              </w:rPr>
              <w:tab/>
            </w:r>
            <w:r w:rsidR="00B55B1E" w:rsidRPr="00D20BDC">
              <w:rPr>
                <w:rStyle w:val="Hipervnculo"/>
                <w:noProof/>
              </w:rPr>
              <w:t>Diagrama de bloques</w:t>
            </w:r>
            <w:r w:rsidR="00B55B1E">
              <w:rPr>
                <w:noProof/>
                <w:webHidden/>
              </w:rPr>
              <w:tab/>
            </w:r>
            <w:r w:rsidR="00B55B1E">
              <w:rPr>
                <w:noProof/>
                <w:webHidden/>
              </w:rPr>
              <w:fldChar w:fldCharType="begin"/>
            </w:r>
            <w:r w:rsidR="00B55B1E">
              <w:rPr>
                <w:noProof/>
                <w:webHidden/>
              </w:rPr>
              <w:instrText xml:space="preserve"> PAGEREF _Toc514535294 \h </w:instrText>
            </w:r>
            <w:r w:rsidR="00B55B1E">
              <w:rPr>
                <w:noProof/>
                <w:webHidden/>
              </w:rPr>
            </w:r>
            <w:r w:rsidR="00B55B1E">
              <w:rPr>
                <w:noProof/>
                <w:webHidden/>
              </w:rPr>
              <w:fldChar w:fldCharType="separate"/>
            </w:r>
            <w:r w:rsidR="00B55C48">
              <w:rPr>
                <w:noProof/>
                <w:webHidden/>
              </w:rPr>
              <w:t>18</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295" w:history="1">
            <w:r w:rsidR="00B55B1E" w:rsidRPr="00D20BDC">
              <w:rPr>
                <w:rStyle w:val="Hipervnculo"/>
                <w:noProof/>
              </w:rPr>
              <w:t>2.3</w:t>
            </w:r>
            <w:r w:rsidR="00B55B1E">
              <w:rPr>
                <w:rFonts w:asciiTheme="minorHAnsi" w:eastAsiaTheme="minorEastAsia" w:hAnsiTheme="minorHAnsi"/>
                <w:noProof/>
                <w:sz w:val="22"/>
                <w:lang w:eastAsia="es-CO"/>
              </w:rPr>
              <w:tab/>
            </w:r>
            <w:r w:rsidR="00B55B1E" w:rsidRPr="00D20BDC">
              <w:rPr>
                <w:rStyle w:val="Hipervnculo"/>
                <w:noProof/>
              </w:rPr>
              <w:t>Diseño de Módulos Principales</w:t>
            </w:r>
            <w:r w:rsidR="00B55B1E">
              <w:rPr>
                <w:noProof/>
                <w:webHidden/>
              </w:rPr>
              <w:tab/>
            </w:r>
            <w:r w:rsidR="00B55B1E">
              <w:rPr>
                <w:noProof/>
                <w:webHidden/>
              </w:rPr>
              <w:fldChar w:fldCharType="begin"/>
            </w:r>
            <w:r w:rsidR="00B55B1E">
              <w:rPr>
                <w:noProof/>
                <w:webHidden/>
              </w:rPr>
              <w:instrText xml:space="preserve"> PAGEREF _Toc514535295 \h </w:instrText>
            </w:r>
            <w:r w:rsidR="00B55B1E">
              <w:rPr>
                <w:noProof/>
                <w:webHidden/>
              </w:rPr>
            </w:r>
            <w:r w:rsidR="00B55B1E">
              <w:rPr>
                <w:noProof/>
                <w:webHidden/>
              </w:rPr>
              <w:fldChar w:fldCharType="separate"/>
            </w:r>
            <w:r w:rsidR="00B55C48">
              <w:rPr>
                <w:noProof/>
                <w:webHidden/>
              </w:rPr>
              <w:t>18</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96" w:history="1">
            <w:r w:rsidR="00B55B1E" w:rsidRPr="00D20BDC">
              <w:rPr>
                <w:rStyle w:val="Hipervnculo"/>
                <w:noProof/>
                <w:lang w:eastAsia="es-CO"/>
              </w:rPr>
              <w:t>2.3.1</w:t>
            </w:r>
            <w:r w:rsidR="00B55B1E">
              <w:rPr>
                <w:rFonts w:asciiTheme="minorHAnsi" w:eastAsiaTheme="minorEastAsia" w:hAnsiTheme="minorHAnsi"/>
                <w:noProof/>
                <w:sz w:val="22"/>
                <w:lang w:eastAsia="es-CO"/>
              </w:rPr>
              <w:tab/>
            </w:r>
            <w:r w:rsidR="00B55B1E" w:rsidRPr="00D20BDC">
              <w:rPr>
                <w:rStyle w:val="Hipervnculo"/>
                <w:noProof/>
              </w:rPr>
              <w:t>Control lógico principal</w:t>
            </w:r>
            <w:r w:rsidR="00B55B1E">
              <w:rPr>
                <w:noProof/>
                <w:webHidden/>
              </w:rPr>
              <w:tab/>
            </w:r>
            <w:r w:rsidR="00B55B1E">
              <w:rPr>
                <w:noProof/>
                <w:webHidden/>
              </w:rPr>
              <w:fldChar w:fldCharType="begin"/>
            </w:r>
            <w:r w:rsidR="00B55B1E">
              <w:rPr>
                <w:noProof/>
                <w:webHidden/>
              </w:rPr>
              <w:instrText xml:space="preserve"> PAGEREF _Toc514535296 \h </w:instrText>
            </w:r>
            <w:r w:rsidR="00B55B1E">
              <w:rPr>
                <w:noProof/>
                <w:webHidden/>
              </w:rPr>
            </w:r>
            <w:r w:rsidR="00B55B1E">
              <w:rPr>
                <w:noProof/>
                <w:webHidden/>
              </w:rPr>
              <w:fldChar w:fldCharType="separate"/>
            </w:r>
            <w:r w:rsidR="00B55C48">
              <w:rPr>
                <w:noProof/>
                <w:webHidden/>
              </w:rPr>
              <w:t>22</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97" w:history="1">
            <w:r w:rsidR="00B55B1E" w:rsidRPr="00D20BDC">
              <w:rPr>
                <w:rStyle w:val="Hipervnculo"/>
                <w:noProof/>
              </w:rPr>
              <w:t>2.3.2</w:t>
            </w:r>
            <w:r w:rsidR="00B55B1E">
              <w:rPr>
                <w:rFonts w:asciiTheme="minorHAnsi" w:eastAsiaTheme="minorEastAsia" w:hAnsiTheme="minorHAnsi"/>
                <w:noProof/>
                <w:sz w:val="22"/>
                <w:lang w:eastAsia="es-CO"/>
              </w:rPr>
              <w:tab/>
            </w:r>
            <w:r w:rsidR="00B55B1E" w:rsidRPr="00D20BDC">
              <w:rPr>
                <w:rStyle w:val="Hipervnculo"/>
                <w:noProof/>
              </w:rPr>
              <w:t>Bioimpedanciometro</w:t>
            </w:r>
            <w:r w:rsidR="00B55B1E">
              <w:rPr>
                <w:noProof/>
                <w:webHidden/>
              </w:rPr>
              <w:tab/>
            </w:r>
            <w:r w:rsidR="00B55B1E">
              <w:rPr>
                <w:noProof/>
                <w:webHidden/>
              </w:rPr>
              <w:fldChar w:fldCharType="begin"/>
            </w:r>
            <w:r w:rsidR="00B55B1E">
              <w:rPr>
                <w:noProof/>
                <w:webHidden/>
              </w:rPr>
              <w:instrText xml:space="preserve"> PAGEREF _Toc514535297 \h </w:instrText>
            </w:r>
            <w:r w:rsidR="00B55B1E">
              <w:rPr>
                <w:noProof/>
                <w:webHidden/>
              </w:rPr>
            </w:r>
            <w:r w:rsidR="00B55B1E">
              <w:rPr>
                <w:noProof/>
                <w:webHidden/>
              </w:rPr>
              <w:fldChar w:fldCharType="separate"/>
            </w:r>
            <w:r w:rsidR="00B55C48">
              <w:rPr>
                <w:noProof/>
                <w:webHidden/>
              </w:rPr>
              <w:t>24</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98" w:history="1">
            <w:r w:rsidR="00B55B1E" w:rsidRPr="00D20BDC">
              <w:rPr>
                <w:rStyle w:val="Hipervnculo"/>
                <w:noProof/>
              </w:rPr>
              <w:t>2.3.3</w:t>
            </w:r>
            <w:r w:rsidR="00B55B1E">
              <w:rPr>
                <w:rFonts w:asciiTheme="minorHAnsi" w:eastAsiaTheme="minorEastAsia" w:hAnsiTheme="minorHAnsi"/>
                <w:noProof/>
                <w:sz w:val="22"/>
                <w:lang w:eastAsia="es-CO"/>
              </w:rPr>
              <w:tab/>
            </w:r>
            <w:r w:rsidR="00B55B1E" w:rsidRPr="00D20BDC">
              <w:rPr>
                <w:rStyle w:val="Hipervnculo"/>
                <w:noProof/>
              </w:rPr>
              <w:t>Gestor de Salidas (Administrador de puertos de salida)</w:t>
            </w:r>
            <w:r w:rsidR="00B55B1E">
              <w:rPr>
                <w:noProof/>
                <w:webHidden/>
              </w:rPr>
              <w:tab/>
            </w:r>
            <w:r w:rsidR="00B55B1E">
              <w:rPr>
                <w:noProof/>
                <w:webHidden/>
              </w:rPr>
              <w:fldChar w:fldCharType="begin"/>
            </w:r>
            <w:r w:rsidR="00B55B1E">
              <w:rPr>
                <w:noProof/>
                <w:webHidden/>
              </w:rPr>
              <w:instrText xml:space="preserve"> PAGEREF _Toc514535298 \h </w:instrText>
            </w:r>
            <w:r w:rsidR="00B55B1E">
              <w:rPr>
                <w:noProof/>
                <w:webHidden/>
              </w:rPr>
            </w:r>
            <w:r w:rsidR="00B55B1E">
              <w:rPr>
                <w:noProof/>
                <w:webHidden/>
              </w:rPr>
              <w:fldChar w:fldCharType="separate"/>
            </w:r>
            <w:r w:rsidR="00B55C48">
              <w:rPr>
                <w:noProof/>
                <w:webHidden/>
              </w:rPr>
              <w:t>31</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299" w:history="1">
            <w:r w:rsidR="00B55B1E" w:rsidRPr="00D20BDC">
              <w:rPr>
                <w:rStyle w:val="Hipervnculo"/>
                <w:noProof/>
              </w:rPr>
              <w:t>2.3.4</w:t>
            </w:r>
            <w:r w:rsidR="00B55B1E">
              <w:rPr>
                <w:rFonts w:asciiTheme="minorHAnsi" w:eastAsiaTheme="minorEastAsia" w:hAnsiTheme="minorHAnsi"/>
                <w:noProof/>
                <w:sz w:val="22"/>
                <w:lang w:eastAsia="es-CO"/>
              </w:rPr>
              <w:tab/>
            </w:r>
            <w:r w:rsidR="00B55B1E" w:rsidRPr="00D20BDC">
              <w:rPr>
                <w:rStyle w:val="Hipervnculo"/>
                <w:noProof/>
              </w:rPr>
              <w:t>Amplificador de Potencia</w:t>
            </w:r>
            <w:r w:rsidR="00B55B1E">
              <w:rPr>
                <w:noProof/>
                <w:webHidden/>
              </w:rPr>
              <w:tab/>
            </w:r>
            <w:r w:rsidR="00B55B1E">
              <w:rPr>
                <w:noProof/>
                <w:webHidden/>
              </w:rPr>
              <w:fldChar w:fldCharType="begin"/>
            </w:r>
            <w:r w:rsidR="00B55B1E">
              <w:rPr>
                <w:noProof/>
                <w:webHidden/>
              </w:rPr>
              <w:instrText xml:space="preserve"> PAGEREF _Toc514535299 \h </w:instrText>
            </w:r>
            <w:r w:rsidR="00B55B1E">
              <w:rPr>
                <w:noProof/>
                <w:webHidden/>
              </w:rPr>
            </w:r>
            <w:r w:rsidR="00B55B1E">
              <w:rPr>
                <w:noProof/>
                <w:webHidden/>
              </w:rPr>
              <w:fldChar w:fldCharType="separate"/>
            </w:r>
            <w:r w:rsidR="00B55C48">
              <w:rPr>
                <w:noProof/>
                <w:webHidden/>
              </w:rPr>
              <w:t>33</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300" w:history="1">
            <w:r w:rsidR="00B55B1E" w:rsidRPr="00D20BDC">
              <w:rPr>
                <w:rStyle w:val="Hipervnculo"/>
                <w:noProof/>
              </w:rPr>
              <w:t>2.3.5</w:t>
            </w:r>
            <w:r w:rsidR="00B55B1E">
              <w:rPr>
                <w:rFonts w:asciiTheme="minorHAnsi" w:eastAsiaTheme="minorEastAsia" w:hAnsiTheme="minorHAnsi"/>
                <w:noProof/>
                <w:sz w:val="22"/>
                <w:lang w:eastAsia="es-CO"/>
              </w:rPr>
              <w:tab/>
            </w:r>
            <w:r w:rsidR="00B55B1E" w:rsidRPr="00D20BDC">
              <w:rPr>
                <w:rStyle w:val="Hipervnculo"/>
                <w:noProof/>
              </w:rPr>
              <w:t>Generador de Ondas</w:t>
            </w:r>
            <w:r w:rsidR="00B55B1E">
              <w:rPr>
                <w:noProof/>
                <w:webHidden/>
              </w:rPr>
              <w:tab/>
            </w:r>
            <w:r w:rsidR="00B55B1E">
              <w:rPr>
                <w:noProof/>
                <w:webHidden/>
              </w:rPr>
              <w:fldChar w:fldCharType="begin"/>
            </w:r>
            <w:r w:rsidR="00B55B1E">
              <w:rPr>
                <w:noProof/>
                <w:webHidden/>
              </w:rPr>
              <w:instrText xml:space="preserve"> PAGEREF _Toc514535300 \h </w:instrText>
            </w:r>
            <w:r w:rsidR="00B55B1E">
              <w:rPr>
                <w:noProof/>
                <w:webHidden/>
              </w:rPr>
            </w:r>
            <w:r w:rsidR="00B55B1E">
              <w:rPr>
                <w:noProof/>
                <w:webHidden/>
              </w:rPr>
              <w:fldChar w:fldCharType="separate"/>
            </w:r>
            <w:r w:rsidR="00B55C48">
              <w:rPr>
                <w:noProof/>
                <w:webHidden/>
              </w:rPr>
              <w:t>40</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301" w:history="1">
            <w:r w:rsidR="00B55B1E" w:rsidRPr="00D20BDC">
              <w:rPr>
                <w:rStyle w:val="Hipervnculo"/>
                <w:noProof/>
              </w:rPr>
              <w:t>2.3.6</w:t>
            </w:r>
            <w:r w:rsidR="00B55B1E">
              <w:rPr>
                <w:rFonts w:asciiTheme="minorHAnsi" w:eastAsiaTheme="minorEastAsia" w:hAnsiTheme="minorHAnsi"/>
                <w:noProof/>
                <w:sz w:val="22"/>
                <w:lang w:eastAsia="es-CO"/>
              </w:rPr>
              <w:tab/>
            </w:r>
            <w:r w:rsidR="00B55B1E" w:rsidRPr="00D20BDC">
              <w:rPr>
                <w:rStyle w:val="Hipervnculo"/>
                <w:noProof/>
              </w:rPr>
              <w:t>Control de Potencia</w:t>
            </w:r>
            <w:r w:rsidR="00B55B1E">
              <w:rPr>
                <w:noProof/>
                <w:webHidden/>
              </w:rPr>
              <w:tab/>
            </w:r>
            <w:r w:rsidR="00B55B1E">
              <w:rPr>
                <w:noProof/>
                <w:webHidden/>
              </w:rPr>
              <w:fldChar w:fldCharType="begin"/>
            </w:r>
            <w:r w:rsidR="00B55B1E">
              <w:rPr>
                <w:noProof/>
                <w:webHidden/>
              </w:rPr>
              <w:instrText xml:space="preserve"> PAGEREF _Toc514535301 \h </w:instrText>
            </w:r>
            <w:r w:rsidR="00B55B1E">
              <w:rPr>
                <w:noProof/>
                <w:webHidden/>
              </w:rPr>
            </w:r>
            <w:r w:rsidR="00B55B1E">
              <w:rPr>
                <w:noProof/>
                <w:webHidden/>
              </w:rPr>
              <w:fldChar w:fldCharType="separate"/>
            </w:r>
            <w:r w:rsidR="00B55C48">
              <w:rPr>
                <w:noProof/>
                <w:webHidden/>
              </w:rPr>
              <w:t>62</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302" w:history="1">
            <w:r w:rsidR="00B55B1E" w:rsidRPr="00D20BDC">
              <w:rPr>
                <w:rStyle w:val="Hipervnculo"/>
                <w:noProof/>
              </w:rPr>
              <w:t>2.3.7</w:t>
            </w:r>
            <w:r w:rsidR="00B55B1E">
              <w:rPr>
                <w:rFonts w:asciiTheme="minorHAnsi" w:eastAsiaTheme="minorEastAsia" w:hAnsiTheme="minorHAnsi"/>
                <w:noProof/>
                <w:sz w:val="22"/>
                <w:lang w:eastAsia="es-CO"/>
              </w:rPr>
              <w:tab/>
            </w:r>
            <w:r w:rsidR="00B55B1E" w:rsidRPr="00D20BDC">
              <w:rPr>
                <w:rStyle w:val="Hipervnculo"/>
                <w:noProof/>
              </w:rPr>
              <w:t>Alimentación</w:t>
            </w:r>
            <w:r w:rsidR="00B55B1E">
              <w:rPr>
                <w:noProof/>
                <w:webHidden/>
              </w:rPr>
              <w:tab/>
            </w:r>
            <w:r w:rsidR="00B55B1E">
              <w:rPr>
                <w:noProof/>
                <w:webHidden/>
              </w:rPr>
              <w:fldChar w:fldCharType="begin"/>
            </w:r>
            <w:r w:rsidR="00B55B1E">
              <w:rPr>
                <w:noProof/>
                <w:webHidden/>
              </w:rPr>
              <w:instrText xml:space="preserve"> PAGEREF _Toc514535302 \h </w:instrText>
            </w:r>
            <w:r w:rsidR="00B55B1E">
              <w:rPr>
                <w:noProof/>
                <w:webHidden/>
              </w:rPr>
            </w:r>
            <w:r w:rsidR="00B55B1E">
              <w:rPr>
                <w:noProof/>
                <w:webHidden/>
              </w:rPr>
              <w:fldChar w:fldCharType="separate"/>
            </w:r>
            <w:r w:rsidR="00B55C48">
              <w:rPr>
                <w:noProof/>
                <w:webHidden/>
              </w:rPr>
              <w:t>66</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303" w:history="1">
            <w:r w:rsidR="00B55B1E" w:rsidRPr="00D20BDC">
              <w:rPr>
                <w:rStyle w:val="Hipervnculo"/>
                <w:noProof/>
              </w:rPr>
              <w:t>2.4</w:t>
            </w:r>
            <w:r w:rsidR="00B55B1E">
              <w:rPr>
                <w:rFonts w:asciiTheme="minorHAnsi" w:eastAsiaTheme="minorEastAsia" w:hAnsiTheme="minorHAnsi"/>
                <w:noProof/>
                <w:sz w:val="22"/>
                <w:lang w:eastAsia="es-CO"/>
              </w:rPr>
              <w:tab/>
            </w:r>
            <w:r w:rsidR="00B55B1E" w:rsidRPr="00D20BDC">
              <w:rPr>
                <w:rStyle w:val="Hipervnculo"/>
                <w:noProof/>
              </w:rPr>
              <w:t>Funcionamiento del electrobisturí</w:t>
            </w:r>
            <w:r w:rsidR="00B55B1E">
              <w:rPr>
                <w:noProof/>
                <w:webHidden/>
              </w:rPr>
              <w:tab/>
            </w:r>
            <w:r w:rsidR="00B55B1E">
              <w:rPr>
                <w:noProof/>
                <w:webHidden/>
              </w:rPr>
              <w:fldChar w:fldCharType="begin"/>
            </w:r>
            <w:r w:rsidR="00B55B1E">
              <w:rPr>
                <w:noProof/>
                <w:webHidden/>
              </w:rPr>
              <w:instrText xml:space="preserve"> PAGEREF _Toc514535303 \h </w:instrText>
            </w:r>
            <w:r w:rsidR="00B55B1E">
              <w:rPr>
                <w:noProof/>
                <w:webHidden/>
              </w:rPr>
            </w:r>
            <w:r w:rsidR="00B55B1E">
              <w:rPr>
                <w:noProof/>
                <w:webHidden/>
              </w:rPr>
              <w:fldChar w:fldCharType="separate"/>
            </w:r>
            <w:r w:rsidR="00B55C48">
              <w:rPr>
                <w:noProof/>
                <w:webHidden/>
              </w:rPr>
              <w:t>67</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304" w:history="1">
            <w:r w:rsidR="00B55B1E" w:rsidRPr="00D20BDC">
              <w:rPr>
                <w:rStyle w:val="Hipervnculo"/>
                <w:noProof/>
              </w:rPr>
              <w:t>2.5</w:t>
            </w:r>
            <w:r w:rsidR="00B55B1E">
              <w:rPr>
                <w:rFonts w:asciiTheme="minorHAnsi" w:eastAsiaTheme="minorEastAsia" w:hAnsiTheme="minorHAnsi"/>
                <w:noProof/>
                <w:sz w:val="22"/>
                <w:lang w:eastAsia="es-CO"/>
              </w:rPr>
              <w:tab/>
            </w:r>
            <w:r w:rsidR="00B55B1E" w:rsidRPr="00D20BDC">
              <w:rPr>
                <w:rStyle w:val="Hipervnculo"/>
                <w:noProof/>
              </w:rPr>
              <w:t>Diseño industrial del equipo.</w:t>
            </w:r>
            <w:r w:rsidR="00B55B1E">
              <w:rPr>
                <w:noProof/>
                <w:webHidden/>
              </w:rPr>
              <w:tab/>
            </w:r>
            <w:r w:rsidR="00B55B1E">
              <w:rPr>
                <w:noProof/>
                <w:webHidden/>
              </w:rPr>
              <w:fldChar w:fldCharType="begin"/>
            </w:r>
            <w:r w:rsidR="00B55B1E">
              <w:rPr>
                <w:noProof/>
                <w:webHidden/>
              </w:rPr>
              <w:instrText xml:space="preserve"> PAGEREF _Toc514535304 \h </w:instrText>
            </w:r>
            <w:r w:rsidR="00B55B1E">
              <w:rPr>
                <w:noProof/>
                <w:webHidden/>
              </w:rPr>
            </w:r>
            <w:r w:rsidR="00B55B1E">
              <w:rPr>
                <w:noProof/>
                <w:webHidden/>
              </w:rPr>
              <w:fldChar w:fldCharType="separate"/>
            </w:r>
            <w:r w:rsidR="00B55C48">
              <w:rPr>
                <w:noProof/>
                <w:webHidden/>
              </w:rPr>
              <w:t>69</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305" w:history="1">
            <w:r w:rsidR="00B55B1E" w:rsidRPr="00D20BDC">
              <w:rPr>
                <w:rStyle w:val="Hipervnculo"/>
                <w:noProof/>
              </w:rPr>
              <w:t>2.5.1</w:t>
            </w:r>
            <w:r w:rsidR="00B55B1E">
              <w:rPr>
                <w:rFonts w:asciiTheme="minorHAnsi" w:eastAsiaTheme="minorEastAsia" w:hAnsiTheme="minorHAnsi"/>
                <w:noProof/>
                <w:sz w:val="22"/>
                <w:lang w:eastAsia="es-CO"/>
              </w:rPr>
              <w:tab/>
            </w:r>
            <w:r w:rsidR="00B55B1E" w:rsidRPr="00D20BDC">
              <w:rPr>
                <w:rStyle w:val="Hipervnculo"/>
                <w:noProof/>
              </w:rPr>
              <w:t>Diseño de interfaz del usuario</w:t>
            </w:r>
            <w:r w:rsidR="00B55B1E">
              <w:rPr>
                <w:noProof/>
                <w:webHidden/>
              </w:rPr>
              <w:tab/>
            </w:r>
            <w:r w:rsidR="00B55B1E">
              <w:rPr>
                <w:noProof/>
                <w:webHidden/>
              </w:rPr>
              <w:fldChar w:fldCharType="begin"/>
            </w:r>
            <w:r w:rsidR="00B55B1E">
              <w:rPr>
                <w:noProof/>
                <w:webHidden/>
              </w:rPr>
              <w:instrText xml:space="preserve"> PAGEREF _Toc514535305 \h </w:instrText>
            </w:r>
            <w:r w:rsidR="00B55B1E">
              <w:rPr>
                <w:noProof/>
                <w:webHidden/>
              </w:rPr>
            </w:r>
            <w:r w:rsidR="00B55B1E">
              <w:rPr>
                <w:noProof/>
                <w:webHidden/>
              </w:rPr>
              <w:fldChar w:fldCharType="separate"/>
            </w:r>
            <w:r w:rsidR="00B55C48">
              <w:rPr>
                <w:noProof/>
                <w:webHidden/>
              </w:rPr>
              <w:t>70</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306" w:history="1">
            <w:r w:rsidR="00B55B1E" w:rsidRPr="00D20BDC">
              <w:rPr>
                <w:rStyle w:val="Hipervnculo"/>
                <w:noProof/>
              </w:rPr>
              <w:t>2.5.2</w:t>
            </w:r>
            <w:r w:rsidR="00B55B1E">
              <w:rPr>
                <w:rFonts w:asciiTheme="minorHAnsi" w:eastAsiaTheme="minorEastAsia" w:hAnsiTheme="minorHAnsi"/>
                <w:noProof/>
                <w:sz w:val="22"/>
                <w:lang w:eastAsia="es-CO"/>
              </w:rPr>
              <w:tab/>
            </w:r>
            <w:r w:rsidR="00B55B1E" w:rsidRPr="00D20BDC">
              <w:rPr>
                <w:rStyle w:val="Hipervnculo"/>
                <w:noProof/>
              </w:rPr>
              <w:t>Diseño de Carcasa</w:t>
            </w:r>
            <w:r w:rsidR="00B55B1E">
              <w:rPr>
                <w:noProof/>
                <w:webHidden/>
              </w:rPr>
              <w:tab/>
            </w:r>
            <w:r w:rsidR="00B55B1E">
              <w:rPr>
                <w:noProof/>
                <w:webHidden/>
              </w:rPr>
              <w:fldChar w:fldCharType="begin"/>
            </w:r>
            <w:r w:rsidR="00B55B1E">
              <w:rPr>
                <w:noProof/>
                <w:webHidden/>
              </w:rPr>
              <w:instrText xml:space="preserve"> PAGEREF _Toc514535306 \h </w:instrText>
            </w:r>
            <w:r w:rsidR="00B55B1E">
              <w:rPr>
                <w:noProof/>
                <w:webHidden/>
              </w:rPr>
            </w:r>
            <w:r w:rsidR="00B55B1E">
              <w:rPr>
                <w:noProof/>
                <w:webHidden/>
              </w:rPr>
              <w:fldChar w:fldCharType="separate"/>
            </w:r>
            <w:r w:rsidR="00B55C48">
              <w:rPr>
                <w:noProof/>
                <w:webHidden/>
              </w:rPr>
              <w:t>72</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307" w:history="1">
            <w:r w:rsidR="00B55B1E" w:rsidRPr="00D20BDC">
              <w:rPr>
                <w:rStyle w:val="Hipervnculo"/>
                <w:noProof/>
              </w:rPr>
              <w:t>2.5.3</w:t>
            </w:r>
            <w:r w:rsidR="00B55B1E">
              <w:rPr>
                <w:rFonts w:asciiTheme="minorHAnsi" w:eastAsiaTheme="minorEastAsia" w:hAnsiTheme="minorHAnsi"/>
                <w:noProof/>
                <w:sz w:val="22"/>
                <w:lang w:eastAsia="es-CO"/>
              </w:rPr>
              <w:tab/>
            </w:r>
            <w:r w:rsidR="00B55B1E" w:rsidRPr="00D20BDC">
              <w:rPr>
                <w:rStyle w:val="Hipervnculo"/>
                <w:noProof/>
              </w:rPr>
              <w:t>Accesorios</w:t>
            </w:r>
            <w:r w:rsidR="00B55B1E">
              <w:rPr>
                <w:noProof/>
                <w:webHidden/>
              </w:rPr>
              <w:tab/>
            </w:r>
            <w:r w:rsidR="00B55B1E">
              <w:rPr>
                <w:noProof/>
                <w:webHidden/>
              </w:rPr>
              <w:fldChar w:fldCharType="begin"/>
            </w:r>
            <w:r w:rsidR="00B55B1E">
              <w:rPr>
                <w:noProof/>
                <w:webHidden/>
              </w:rPr>
              <w:instrText xml:space="preserve"> PAGEREF _Toc514535307 \h </w:instrText>
            </w:r>
            <w:r w:rsidR="00B55B1E">
              <w:rPr>
                <w:noProof/>
                <w:webHidden/>
              </w:rPr>
            </w:r>
            <w:r w:rsidR="00B55B1E">
              <w:rPr>
                <w:noProof/>
                <w:webHidden/>
              </w:rPr>
              <w:fldChar w:fldCharType="separate"/>
            </w:r>
            <w:r w:rsidR="00B55C48">
              <w:rPr>
                <w:noProof/>
                <w:webHidden/>
              </w:rPr>
              <w:t>74</w:t>
            </w:r>
            <w:r w:rsidR="00B55B1E">
              <w:rPr>
                <w:noProof/>
                <w:webHidden/>
              </w:rPr>
              <w:fldChar w:fldCharType="end"/>
            </w:r>
          </w:hyperlink>
        </w:p>
        <w:p w:rsidR="00B55B1E" w:rsidRDefault="00B13761">
          <w:pPr>
            <w:pStyle w:val="TDC1"/>
            <w:tabs>
              <w:tab w:val="left" w:pos="660"/>
              <w:tab w:val="right" w:leader="dot" w:pos="9350"/>
            </w:tabs>
            <w:rPr>
              <w:rFonts w:asciiTheme="minorHAnsi" w:eastAsiaTheme="minorEastAsia" w:hAnsiTheme="minorHAnsi"/>
              <w:noProof/>
              <w:sz w:val="22"/>
              <w:lang w:eastAsia="es-CO"/>
            </w:rPr>
          </w:pPr>
          <w:hyperlink w:anchor="_Toc514535308" w:history="1">
            <w:r w:rsidR="00B55B1E" w:rsidRPr="00D20BDC">
              <w:rPr>
                <w:rStyle w:val="Hipervnculo"/>
                <w:noProof/>
              </w:rPr>
              <w:t>3</w:t>
            </w:r>
            <w:r w:rsidR="00B55B1E">
              <w:rPr>
                <w:rFonts w:asciiTheme="minorHAnsi" w:eastAsiaTheme="minorEastAsia" w:hAnsiTheme="minorHAnsi"/>
                <w:noProof/>
                <w:sz w:val="22"/>
                <w:lang w:eastAsia="es-CO"/>
              </w:rPr>
              <w:tab/>
            </w:r>
            <w:r w:rsidR="00B55B1E" w:rsidRPr="00D20BDC">
              <w:rPr>
                <w:rStyle w:val="Hipervnculo"/>
                <w:noProof/>
              </w:rPr>
              <w:t>Pruebas y Validación de la Unidad Electro quirúrgica</w:t>
            </w:r>
            <w:r w:rsidR="00B55B1E">
              <w:rPr>
                <w:noProof/>
                <w:webHidden/>
              </w:rPr>
              <w:tab/>
            </w:r>
            <w:r w:rsidR="00B55B1E">
              <w:rPr>
                <w:noProof/>
                <w:webHidden/>
              </w:rPr>
              <w:fldChar w:fldCharType="begin"/>
            </w:r>
            <w:r w:rsidR="00B55B1E">
              <w:rPr>
                <w:noProof/>
                <w:webHidden/>
              </w:rPr>
              <w:instrText xml:space="preserve"> PAGEREF _Toc514535308 \h </w:instrText>
            </w:r>
            <w:r w:rsidR="00B55B1E">
              <w:rPr>
                <w:noProof/>
                <w:webHidden/>
              </w:rPr>
            </w:r>
            <w:r w:rsidR="00B55B1E">
              <w:rPr>
                <w:noProof/>
                <w:webHidden/>
              </w:rPr>
              <w:fldChar w:fldCharType="separate"/>
            </w:r>
            <w:r w:rsidR="00B55C48">
              <w:rPr>
                <w:noProof/>
                <w:webHidden/>
              </w:rPr>
              <w:t>76</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309" w:history="1">
            <w:r w:rsidR="00B55B1E" w:rsidRPr="00D20BDC">
              <w:rPr>
                <w:rStyle w:val="Hipervnculo"/>
                <w:noProof/>
              </w:rPr>
              <w:t>3.1</w:t>
            </w:r>
            <w:r w:rsidR="00B55B1E">
              <w:rPr>
                <w:rFonts w:asciiTheme="minorHAnsi" w:eastAsiaTheme="minorEastAsia" w:hAnsiTheme="minorHAnsi"/>
                <w:noProof/>
                <w:sz w:val="22"/>
                <w:lang w:eastAsia="es-CO"/>
              </w:rPr>
              <w:tab/>
            </w:r>
            <w:r w:rsidR="00B55B1E" w:rsidRPr="00D20BDC">
              <w:rPr>
                <w:rStyle w:val="Hipervnculo"/>
                <w:noProof/>
              </w:rPr>
              <w:t>Pruebas de control de Potencia</w:t>
            </w:r>
            <w:r w:rsidR="00B55B1E">
              <w:rPr>
                <w:noProof/>
                <w:webHidden/>
              </w:rPr>
              <w:tab/>
            </w:r>
            <w:r w:rsidR="00B55B1E">
              <w:rPr>
                <w:noProof/>
                <w:webHidden/>
              </w:rPr>
              <w:fldChar w:fldCharType="begin"/>
            </w:r>
            <w:r w:rsidR="00B55B1E">
              <w:rPr>
                <w:noProof/>
                <w:webHidden/>
              </w:rPr>
              <w:instrText xml:space="preserve"> PAGEREF _Toc514535309 \h </w:instrText>
            </w:r>
            <w:r w:rsidR="00B55B1E">
              <w:rPr>
                <w:noProof/>
                <w:webHidden/>
              </w:rPr>
            </w:r>
            <w:r w:rsidR="00B55B1E">
              <w:rPr>
                <w:noProof/>
                <w:webHidden/>
              </w:rPr>
              <w:fldChar w:fldCharType="separate"/>
            </w:r>
            <w:r w:rsidR="00B55C48">
              <w:rPr>
                <w:noProof/>
                <w:webHidden/>
              </w:rPr>
              <w:t>77</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310" w:history="1">
            <w:r w:rsidR="00B55B1E" w:rsidRPr="00D20BDC">
              <w:rPr>
                <w:rStyle w:val="Hipervnculo"/>
                <w:noProof/>
              </w:rPr>
              <w:t>3.2</w:t>
            </w:r>
            <w:r w:rsidR="00B55B1E">
              <w:rPr>
                <w:rFonts w:asciiTheme="minorHAnsi" w:eastAsiaTheme="minorEastAsia" w:hAnsiTheme="minorHAnsi"/>
                <w:noProof/>
                <w:sz w:val="22"/>
                <w:lang w:eastAsia="es-CO"/>
              </w:rPr>
              <w:tab/>
            </w:r>
            <w:r w:rsidR="00B55B1E" w:rsidRPr="00D20BDC">
              <w:rPr>
                <w:rStyle w:val="Hipervnculo"/>
                <w:noProof/>
              </w:rPr>
              <w:t>Prueba de generador de señales</w:t>
            </w:r>
            <w:r w:rsidR="00B55B1E">
              <w:rPr>
                <w:noProof/>
                <w:webHidden/>
              </w:rPr>
              <w:tab/>
            </w:r>
            <w:r w:rsidR="00B55B1E">
              <w:rPr>
                <w:noProof/>
                <w:webHidden/>
              </w:rPr>
              <w:fldChar w:fldCharType="begin"/>
            </w:r>
            <w:r w:rsidR="00B55B1E">
              <w:rPr>
                <w:noProof/>
                <w:webHidden/>
              </w:rPr>
              <w:instrText xml:space="preserve"> PAGEREF _Toc514535310 \h </w:instrText>
            </w:r>
            <w:r w:rsidR="00B55B1E">
              <w:rPr>
                <w:noProof/>
                <w:webHidden/>
              </w:rPr>
            </w:r>
            <w:r w:rsidR="00B55B1E">
              <w:rPr>
                <w:noProof/>
                <w:webHidden/>
              </w:rPr>
              <w:fldChar w:fldCharType="separate"/>
            </w:r>
            <w:r w:rsidR="00B55C48">
              <w:rPr>
                <w:noProof/>
                <w:webHidden/>
              </w:rPr>
              <w:t>82</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311" w:history="1">
            <w:r w:rsidR="00B55B1E" w:rsidRPr="00D20BDC">
              <w:rPr>
                <w:rStyle w:val="Hipervnculo"/>
                <w:noProof/>
              </w:rPr>
              <w:t>3.2.1</w:t>
            </w:r>
            <w:r w:rsidR="00B55B1E">
              <w:rPr>
                <w:rFonts w:asciiTheme="minorHAnsi" w:eastAsiaTheme="minorEastAsia" w:hAnsiTheme="minorHAnsi"/>
                <w:noProof/>
                <w:sz w:val="22"/>
                <w:lang w:eastAsia="es-CO"/>
              </w:rPr>
              <w:tab/>
            </w:r>
            <w:r w:rsidR="00B55B1E" w:rsidRPr="00D20BDC">
              <w:rPr>
                <w:rStyle w:val="Hipervnculo"/>
                <w:noProof/>
              </w:rPr>
              <w:t>Validación de forma de ondas</w:t>
            </w:r>
            <w:r w:rsidR="00B55B1E">
              <w:rPr>
                <w:noProof/>
                <w:webHidden/>
              </w:rPr>
              <w:tab/>
            </w:r>
            <w:r w:rsidR="00B55B1E">
              <w:rPr>
                <w:noProof/>
                <w:webHidden/>
              </w:rPr>
              <w:fldChar w:fldCharType="begin"/>
            </w:r>
            <w:r w:rsidR="00B55B1E">
              <w:rPr>
                <w:noProof/>
                <w:webHidden/>
              </w:rPr>
              <w:instrText xml:space="preserve"> PAGEREF _Toc514535311 \h </w:instrText>
            </w:r>
            <w:r w:rsidR="00B55B1E">
              <w:rPr>
                <w:noProof/>
                <w:webHidden/>
              </w:rPr>
            </w:r>
            <w:r w:rsidR="00B55B1E">
              <w:rPr>
                <w:noProof/>
                <w:webHidden/>
              </w:rPr>
              <w:fldChar w:fldCharType="separate"/>
            </w:r>
            <w:r w:rsidR="00B55C48">
              <w:rPr>
                <w:noProof/>
                <w:webHidden/>
              </w:rPr>
              <w:t>82</w:t>
            </w:r>
            <w:r w:rsidR="00B55B1E">
              <w:rPr>
                <w:noProof/>
                <w:webHidden/>
              </w:rPr>
              <w:fldChar w:fldCharType="end"/>
            </w:r>
          </w:hyperlink>
        </w:p>
        <w:p w:rsidR="00B55B1E" w:rsidRDefault="00B13761">
          <w:pPr>
            <w:pStyle w:val="TDC3"/>
            <w:tabs>
              <w:tab w:val="left" w:pos="1540"/>
              <w:tab w:val="right" w:leader="dot" w:pos="9350"/>
            </w:tabs>
            <w:rPr>
              <w:rFonts w:asciiTheme="minorHAnsi" w:eastAsiaTheme="minorEastAsia" w:hAnsiTheme="minorHAnsi"/>
              <w:noProof/>
              <w:sz w:val="22"/>
              <w:lang w:eastAsia="es-CO"/>
            </w:rPr>
          </w:pPr>
          <w:hyperlink w:anchor="_Toc514535312" w:history="1">
            <w:r w:rsidR="00B55B1E" w:rsidRPr="00D20BDC">
              <w:rPr>
                <w:rStyle w:val="Hipervnculo"/>
                <w:noProof/>
                <w:lang w:eastAsia="es-CO"/>
              </w:rPr>
              <w:t>3.2.2</w:t>
            </w:r>
            <w:r w:rsidR="00B55B1E">
              <w:rPr>
                <w:rFonts w:asciiTheme="minorHAnsi" w:eastAsiaTheme="minorEastAsia" w:hAnsiTheme="minorHAnsi"/>
                <w:noProof/>
                <w:sz w:val="22"/>
                <w:lang w:eastAsia="es-CO"/>
              </w:rPr>
              <w:tab/>
            </w:r>
            <w:r w:rsidR="00B55B1E" w:rsidRPr="00D20BDC">
              <w:rPr>
                <w:rStyle w:val="Hipervnculo"/>
                <w:noProof/>
                <w:lang w:eastAsia="es-CO"/>
              </w:rPr>
              <w:t>MinDo</w:t>
            </w:r>
            <w:r w:rsidR="00B55B1E">
              <w:rPr>
                <w:noProof/>
                <w:webHidden/>
              </w:rPr>
              <w:tab/>
            </w:r>
            <w:r w:rsidR="00B55B1E">
              <w:rPr>
                <w:noProof/>
                <w:webHidden/>
              </w:rPr>
              <w:fldChar w:fldCharType="begin"/>
            </w:r>
            <w:r w:rsidR="00B55B1E">
              <w:rPr>
                <w:noProof/>
                <w:webHidden/>
              </w:rPr>
              <w:instrText xml:space="preserve"> PAGEREF _Toc514535312 \h </w:instrText>
            </w:r>
            <w:r w:rsidR="00B55B1E">
              <w:rPr>
                <w:noProof/>
                <w:webHidden/>
              </w:rPr>
            </w:r>
            <w:r w:rsidR="00B55B1E">
              <w:rPr>
                <w:noProof/>
                <w:webHidden/>
              </w:rPr>
              <w:fldChar w:fldCharType="separate"/>
            </w:r>
            <w:r w:rsidR="00B55C48">
              <w:rPr>
                <w:noProof/>
                <w:webHidden/>
              </w:rPr>
              <w:t>86</w:t>
            </w:r>
            <w:r w:rsidR="00B55B1E">
              <w:rPr>
                <w:noProof/>
                <w:webHidden/>
              </w:rPr>
              <w:fldChar w:fldCharType="end"/>
            </w:r>
          </w:hyperlink>
        </w:p>
        <w:p w:rsidR="00B55B1E" w:rsidRDefault="00B13761">
          <w:pPr>
            <w:pStyle w:val="TDC2"/>
            <w:tabs>
              <w:tab w:val="left" w:pos="1100"/>
              <w:tab w:val="right" w:leader="dot" w:pos="9350"/>
            </w:tabs>
            <w:rPr>
              <w:rFonts w:asciiTheme="minorHAnsi" w:eastAsiaTheme="minorEastAsia" w:hAnsiTheme="minorHAnsi"/>
              <w:noProof/>
              <w:sz w:val="22"/>
              <w:lang w:eastAsia="es-CO"/>
            </w:rPr>
          </w:pPr>
          <w:hyperlink w:anchor="_Toc514535313" w:history="1">
            <w:r w:rsidR="00B55B1E" w:rsidRPr="00D20BDC">
              <w:rPr>
                <w:rStyle w:val="Hipervnculo"/>
                <w:noProof/>
              </w:rPr>
              <w:t>3.3</w:t>
            </w:r>
            <w:r w:rsidR="00B55B1E">
              <w:rPr>
                <w:rFonts w:asciiTheme="minorHAnsi" w:eastAsiaTheme="minorEastAsia" w:hAnsiTheme="minorHAnsi"/>
                <w:noProof/>
                <w:sz w:val="22"/>
                <w:lang w:eastAsia="es-CO"/>
              </w:rPr>
              <w:tab/>
            </w:r>
            <w:r w:rsidR="00B55B1E" w:rsidRPr="00D20BDC">
              <w:rPr>
                <w:rStyle w:val="Hipervnculo"/>
                <w:noProof/>
              </w:rPr>
              <w:t>Seguridad del equipo</w:t>
            </w:r>
            <w:r w:rsidR="00B55B1E">
              <w:rPr>
                <w:noProof/>
                <w:webHidden/>
              </w:rPr>
              <w:tab/>
            </w:r>
            <w:r w:rsidR="00B55B1E">
              <w:rPr>
                <w:noProof/>
                <w:webHidden/>
              </w:rPr>
              <w:fldChar w:fldCharType="begin"/>
            </w:r>
            <w:r w:rsidR="00B55B1E">
              <w:rPr>
                <w:noProof/>
                <w:webHidden/>
              </w:rPr>
              <w:instrText xml:space="preserve"> PAGEREF _Toc514535313 \h </w:instrText>
            </w:r>
            <w:r w:rsidR="00B55B1E">
              <w:rPr>
                <w:noProof/>
                <w:webHidden/>
              </w:rPr>
            </w:r>
            <w:r w:rsidR="00B55B1E">
              <w:rPr>
                <w:noProof/>
                <w:webHidden/>
              </w:rPr>
              <w:fldChar w:fldCharType="separate"/>
            </w:r>
            <w:r w:rsidR="00B55C48">
              <w:rPr>
                <w:noProof/>
                <w:webHidden/>
              </w:rPr>
              <w:t>89</w:t>
            </w:r>
            <w:r w:rsidR="00B55B1E">
              <w:rPr>
                <w:noProof/>
                <w:webHidden/>
              </w:rPr>
              <w:fldChar w:fldCharType="end"/>
            </w:r>
          </w:hyperlink>
        </w:p>
        <w:p w:rsidR="00B55B1E" w:rsidRDefault="00B13761">
          <w:pPr>
            <w:pStyle w:val="TDC1"/>
            <w:tabs>
              <w:tab w:val="left" w:pos="660"/>
              <w:tab w:val="right" w:leader="dot" w:pos="9350"/>
            </w:tabs>
            <w:rPr>
              <w:rFonts w:asciiTheme="minorHAnsi" w:eastAsiaTheme="minorEastAsia" w:hAnsiTheme="minorHAnsi"/>
              <w:noProof/>
              <w:sz w:val="22"/>
              <w:lang w:eastAsia="es-CO"/>
            </w:rPr>
          </w:pPr>
          <w:hyperlink w:anchor="_Toc514535314" w:history="1">
            <w:r w:rsidR="00B55B1E" w:rsidRPr="00D20BDC">
              <w:rPr>
                <w:rStyle w:val="Hipervnculo"/>
                <w:noProof/>
              </w:rPr>
              <w:t>4</w:t>
            </w:r>
            <w:r w:rsidR="00B55B1E">
              <w:rPr>
                <w:rFonts w:asciiTheme="minorHAnsi" w:eastAsiaTheme="minorEastAsia" w:hAnsiTheme="minorHAnsi"/>
                <w:noProof/>
                <w:sz w:val="22"/>
                <w:lang w:eastAsia="es-CO"/>
              </w:rPr>
              <w:tab/>
            </w:r>
            <w:r w:rsidR="00B55B1E" w:rsidRPr="00D20BDC">
              <w:rPr>
                <w:rStyle w:val="Hipervnculo"/>
                <w:noProof/>
              </w:rPr>
              <w:t>Conclusiones</w:t>
            </w:r>
            <w:r w:rsidR="00B55B1E">
              <w:rPr>
                <w:noProof/>
                <w:webHidden/>
              </w:rPr>
              <w:tab/>
            </w:r>
            <w:r w:rsidR="00B55B1E">
              <w:rPr>
                <w:noProof/>
                <w:webHidden/>
              </w:rPr>
              <w:fldChar w:fldCharType="begin"/>
            </w:r>
            <w:r w:rsidR="00B55B1E">
              <w:rPr>
                <w:noProof/>
                <w:webHidden/>
              </w:rPr>
              <w:instrText xml:space="preserve"> PAGEREF _Toc514535314 \h </w:instrText>
            </w:r>
            <w:r w:rsidR="00B55B1E">
              <w:rPr>
                <w:noProof/>
                <w:webHidden/>
              </w:rPr>
            </w:r>
            <w:r w:rsidR="00B55B1E">
              <w:rPr>
                <w:noProof/>
                <w:webHidden/>
              </w:rPr>
              <w:fldChar w:fldCharType="separate"/>
            </w:r>
            <w:r w:rsidR="00B55C48">
              <w:rPr>
                <w:noProof/>
                <w:webHidden/>
              </w:rPr>
              <w:t>93</w:t>
            </w:r>
            <w:r w:rsidR="00B55B1E">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B55B1E" w:rsidRDefault="00B55B1E" w:rsidP="00011BFA">
      <w:pPr>
        <w:rPr>
          <w:lang w:val="es-ES"/>
        </w:rPr>
      </w:pPr>
    </w:p>
    <w:p w:rsidR="00C95228" w:rsidRDefault="00C95228" w:rsidP="00011BFA">
      <w:pPr>
        <w:rPr>
          <w:lang w:val="es-ES"/>
        </w:rPr>
      </w:pPr>
    </w:p>
    <w:p w:rsidR="00011BFA" w:rsidRPr="00011BFA" w:rsidRDefault="00D51B1C" w:rsidP="00011BFA">
      <w:pPr>
        <w:jc w:val="center"/>
        <w:rPr>
          <w:b/>
          <w:lang w:val="es-ES"/>
        </w:rPr>
      </w:pPr>
      <w:r>
        <w:rPr>
          <w:b/>
          <w:lang w:val="es-ES"/>
        </w:rPr>
        <w:lastRenderedPageBreak/>
        <w:t>LISTA</w:t>
      </w:r>
      <w:r w:rsidR="00011BFA">
        <w:rPr>
          <w:b/>
          <w:lang w:val="es-ES"/>
        </w:rPr>
        <w:t xml:space="preserve"> DE FIGURAS</w:t>
      </w:r>
    </w:p>
    <w:p w:rsidR="00B55B1E"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sidR="00B55B1E">
        <w:rPr>
          <w:noProof/>
        </w:rPr>
        <w:t>Figura 1. Interacción entre frecuencia de la corriente alterna y el efecto estimulante sobre las células.</w:t>
      </w:r>
      <w:r w:rsidR="00B55B1E">
        <w:rPr>
          <w:noProof/>
        </w:rPr>
        <w:tab/>
      </w:r>
      <w:r w:rsidR="00B55B1E">
        <w:rPr>
          <w:noProof/>
        </w:rPr>
        <w:fldChar w:fldCharType="begin"/>
      </w:r>
      <w:r w:rsidR="00B55B1E">
        <w:rPr>
          <w:noProof/>
        </w:rPr>
        <w:instrText xml:space="preserve"> PAGEREF _Toc514535315 \h </w:instrText>
      </w:r>
      <w:r w:rsidR="00B55B1E">
        <w:rPr>
          <w:noProof/>
        </w:rPr>
      </w:r>
      <w:r w:rsidR="00B55B1E">
        <w:rPr>
          <w:noProof/>
        </w:rPr>
        <w:fldChar w:fldCharType="separate"/>
      </w:r>
      <w:r w:rsidR="00B55C48">
        <w:rPr>
          <w:noProof/>
        </w:rPr>
        <w:t>3</w:t>
      </w:r>
      <w:r w:rsidR="00B55B1E">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35316 \h </w:instrText>
      </w:r>
      <w:r>
        <w:rPr>
          <w:noProof/>
        </w:rPr>
      </w:r>
      <w:r>
        <w:rPr>
          <w:noProof/>
        </w:rPr>
        <w:fldChar w:fldCharType="separate"/>
      </w:r>
      <w:r w:rsidR="00B55C48">
        <w:rPr>
          <w:noProof/>
        </w:rPr>
        <w:t>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35317 \h </w:instrText>
      </w:r>
      <w:r>
        <w:rPr>
          <w:noProof/>
        </w:rPr>
      </w:r>
      <w:r>
        <w:rPr>
          <w:noProof/>
        </w:rPr>
        <w:fldChar w:fldCharType="separate"/>
      </w:r>
      <w:r w:rsidR="00B55C48">
        <w:rPr>
          <w:noProof/>
        </w:rPr>
        <w:t>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35318 \h </w:instrText>
      </w:r>
      <w:r>
        <w:rPr>
          <w:noProof/>
        </w:rPr>
      </w:r>
      <w:r>
        <w:rPr>
          <w:noProof/>
        </w:rPr>
        <w:fldChar w:fldCharType="separate"/>
      </w:r>
      <w:r w:rsidR="00B55C48">
        <w:rPr>
          <w:noProof/>
        </w:rPr>
        <w:t>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35319 \h </w:instrText>
      </w:r>
      <w:r>
        <w:rPr>
          <w:noProof/>
        </w:rPr>
      </w:r>
      <w:r>
        <w:rPr>
          <w:noProof/>
        </w:rPr>
        <w:fldChar w:fldCharType="separate"/>
      </w:r>
      <w:r w:rsidR="00B55C48">
        <w:rPr>
          <w:noProof/>
        </w:rPr>
        <w:t>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35320 \h </w:instrText>
      </w:r>
      <w:r>
        <w:rPr>
          <w:noProof/>
        </w:rPr>
      </w:r>
      <w:r>
        <w:rPr>
          <w:noProof/>
        </w:rPr>
        <w:fldChar w:fldCharType="separate"/>
      </w:r>
      <w:r w:rsidR="00B55C48">
        <w:rPr>
          <w:noProof/>
        </w:rPr>
        <w:t>1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35321 \h </w:instrText>
      </w:r>
      <w:r>
        <w:rPr>
          <w:noProof/>
        </w:rPr>
      </w:r>
      <w:r>
        <w:rPr>
          <w:noProof/>
        </w:rPr>
        <w:fldChar w:fldCharType="separate"/>
      </w:r>
      <w:r w:rsidR="00B55C48">
        <w:rPr>
          <w:noProof/>
        </w:rPr>
        <w:t>1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35322 \h </w:instrText>
      </w:r>
      <w:r>
        <w:rPr>
          <w:noProof/>
        </w:rPr>
      </w:r>
      <w:r>
        <w:rPr>
          <w:noProof/>
        </w:rPr>
        <w:fldChar w:fldCharType="separate"/>
      </w:r>
      <w:r w:rsidR="00B55C48">
        <w:rPr>
          <w:noProof/>
        </w:rPr>
        <w:t>2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35323 \h </w:instrText>
      </w:r>
      <w:r>
        <w:rPr>
          <w:noProof/>
        </w:rPr>
      </w:r>
      <w:r>
        <w:rPr>
          <w:noProof/>
        </w:rPr>
        <w:fldChar w:fldCharType="separate"/>
      </w:r>
      <w:r w:rsidR="00B55C48">
        <w:rPr>
          <w:noProof/>
        </w:rPr>
        <w:t>2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35324 \h </w:instrText>
      </w:r>
      <w:r>
        <w:rPr>
          <w:noProof/>
        </w:rPr>
      </w:r>
      <w:r>
        <w:rPr>
          <w:noProof/>
        </w:rPr>
        <w:fldChar w:fldCharType="separate"/>
      </w:r>
      <w:r w:rsidR="00B55C48">
        <w:rPr>
          <w:noProof/>
        </w:rPr>
        <w:t>2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35325 \h </w:instrText>
      </w:r>
      <w:r>
        <w:rPr>
          <w:noProof/>
        </w:rPr>
      </w:r>
      <w:r>
        <w:rPr>
          <w:noProof/>
        </w:rPr>
        <w:fldChar w:fldCharType="separate"/>
      </w:r>
      <w:r w:rsidR="00B55C48">
        <w:rPr>
          <w:noProof/>
        </w:rPr>
        <w:t>2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35326 \h </w:instrText>
      </w:r>
      <w:r>
        <w:rPr>
          <w:noProof/>
        </w:rPr>
      </w:r>
      <w:r>
        <w:rPr>
          <w:noProof/>
        </w:rPr>
        <w:fldChar w:fldCharType="separate"/>
      </w:r>
      <w:r w:rsidR="00B55C48">
        <w:rPr>
          <w:noProof/>
        </w:rPr>
        <w:t>2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35327 \h </w:instrText>
      </w:r>
      <w:r>
        <w:rPr>
          <w:noProof/>
        </w:rPr>
      </w:r>
      <w:r>
        <w:rPr>
          <w:noProof/>
        </w:rPr>
        <w:fldChar w:fldCharType="separate"/>
      </w:r>
      <w:r w:rsidR="00B55C48">
        <w:rPr>
          <w:noProof/>
        </w:rPr>
        <w:t>2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35328 \h </w:instrText>
      </w:r>
      <w:r>
        <w:rPr>
          <w:noProof/>
        </w:rPr>
      </w:r>
      <w:r>
        <w:rPr>
          <w:noProof/>
        </w:rPr>
        <w:fldChar w:fldCharType="separate"/>
      </w:r>
      <w:r w:rsidR="00B55C48">
        <w:rPr>
          <w:noProof/>
        </w:rPr>
        <w:t>2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35329 \h </w:instrText>
      </w:r>
      <w:r>
        <w:rPr>
          <w:noProof/>
        </w:rPr>
      </w:r>
      <w:r>
        <w:rPr>
          <w:noProof/>
        </w:rPr>
        <w:fldChar w:fldCharType="separate"/>
      </w:r>
      <w:r w:rsidR="00B55C48">
        <w:rPr>
          <w:noProof/>
        </w:rPr>
        <w:t>2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35330 \h </w:instrText>
      </w:r>
      <w:r>
        <w:rPr>
          <w:noProof/>
        </w:rPr>
      </w:r>
      <w:r>
        <w:rPr>
          <w:noProof/>
        </w:rPr>
        <w:fldChar w:fldCharType="separate"/>
      </w:r>
      <w:r w:rsidR="00B55C48">
        <w:rPr>
          <w:noProof/>
        </w:rPr>
        <w:t>3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35331 \h </w:instrText>
      </w:r>
      <w:r>
        <w:rPr>
          <w:noProof/>
        </w:rPr>
      </w:r>
      <w:r>
        <w:rPr>
          <w:noProof/>
        </w:rPr>
        <w:fldChar w:fldCharType="separate"/>
      </w:r>
      <w:r w:rsidR="00B55C48">
        <w:rPr>
          <w:noProof/>
        </w:rPr>
        <w:t>3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35332 \h </w:instrText>
      </w:r>
      <w:r>
        <w:rPr>
          <w:noProof/>
        </w:rPr>
      </w:r>
      <w:r>
        <w:rPr>
          <w:noProof/>
        </w:rPr>
        <w:fldChar w:fldCharType="separate"/>
      </w:r>
      <w:r w:rsidR="00B55C48">
        <w:rPr>
          <w:noProof/>
        </w:rPr>
        <w:t>3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35333 \h </w:instrText>
      </w:r>
      <w:r>
        <w:rPr>
          <w:noProof/>
        </w:rPr>
      </w:r>
      <w:r>
        <w:rPr>
          <w:noProof/>
        </w:rPr>
        <w:fldChar w:fldCharType="separate"/>
      </w:r>
      <w:r w:rsidR="00B55C48">
        <w:rPr>
          <w:noProof/>
        </w:rPr>
        <w:t>3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35334 \h </w:instrText>
      </w:r>
      <w:r>
        <w:rPr>
          <w:noProof/>
        </w:rPr>
      </w:r>
      <w:r>
        <w:rPr>
          <w:noProof/>
        </w:rPr>
        <w:fldChar w:fldCharType="separate"/>
      </w:r>
      <w:r w:rsidR="00B55C48">
        <w:rPr>
          <w:noProof/>
        </w:rPr>
        <w:t>3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35335 \h </w:instrText>
      </w:r>
      <w:r>
        <w:rPr>
          <w:noProof/>
        </w:rPr>
      </w:r>
      <w:r>
        <w:rPr>
          <w:noProof/>
        </w:rPr>
        <w:fldChar w:fldCharType="separate"/>
      </w:r>
      <w:r w:rsidR="00B55C48">
        <w:rPr>
          <w:noProof/>
        </w:rPr>
        <w:t>3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22. Amplificador de potencia sintonizado basado en mosfet tipo N.</w:t>
      </w:r>
      <w:r>
        <w:rPr>
          <w:noProof/>
        </w:rPr>
        <w:tab/>
      </w:r>
      <w:r>
        <w:rPr>
          <w:noProof/>
        </w:rPr>
        <w:fldChar w:fldCharType="begin"/>
      </w:r>
      <w:r>
        <w:rPr>
          <w:noProof/>
        </w:rPr>
        <w:instrText xml:space="preserve"> PAGEREF _Toc514535336 \h </w:instrText>
      </w:r>
      <w:r>
        <w:rPr>
          <w:noProof/>
        </w:rPr>
      </w:r>
      <w:r>
        <w:rPr>
          <w:noProof/>
        </w:rPr>
        <w:fldChar w:fldCharType="separate"/>
      </w:r>
      <w:r w:rsidR="00B55C48">
        <w:rPr>
          <w:noProof/>
        </w:rPr>
        <w:t>3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35337 \h </w:instrText>
      </w:r>
      <w:r>
        <w:rPr>
          <w:noProof/>
        </w:rPr>
      </w:r>
      <w:r>
        <w:rPr>
          <w:noProof/>
        </w:rPr>
        <w:fldChar w:fldCharType="separate"/>
      </w:r>
      <w:r w:rsidR="00B55C48">
        <w:rPr>
          <w:noProof/>
        </w:rPr>
        <w:t>3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35338 \h </w:instrText>
      </w:r>
      <w:r>
        <w:rPr>
          <w:noProof/>
        </w:rPr>
      </w:r>
      <w:r>
        <w:rPr>
          <w:noProof/>
        </w:rPr>
        <w:fldChar w:fldCharType="separate"/>
      </w:r>
      <w:r w:rsidR="00B55C48">
        <w:rPr>
          <w:noProof/>
        </w:rPr>
        <w:t>3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35339 \h </w:instrText>
      </w:r>
      <w:r>
        <w:rPr>
          <w:noProof/>
        </w:rPr>
      </w:r>
      <w:r>
        <w:rPr>
          <w:noProof/>
        </w:rPr>
        <w:fldChar w:fldCharType="separate"/>
      </w:r>
      <w:r w:rsidR="00B55C48">
        <w:rPr>
          <w:noProof/>
        </w:rPr>
        <w:t>4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35340 \h </w:instrText>
      </w:r>
      <w:r>
        <w:rPr>
          <w:noProof/>
        </w:rPr>
      </w:r>
      <w:r>
        <w:rPr>
          <w:noProof/>
        </w:rPr>
        <w:fldChar w:fldCharType="separate"/>
      </w:r>
      <w:r w:rsidR="00B55C48">
        <w:rPr>
          <w:noProof/>
        </w:rPr>
        <w:t>4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35341 \h </w:instrText>
      </w:r>
      <w:r>
        <w:rPr>
          <w:noProof/>
        </w:rPr>
      </w:r>
      <w:r>
        <w:rPr>
          <w:noProof/>
        </w:rPr>
        <w:fldChar w:fldCharType="separate"/>
      </w:r>
      <w:r w:rsidR="00B55C48">
        <w:rPr>
          <w:noProof/>
        </w:rPr>
        <w:t>4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35342 \h </w:instrText>
      </w:r>
      <w:r>
        <w:rPr>
          <w:noProof/>
        </w:rPr>
      </w:r>
      <w:r>
        <w:rPr>
          <w:noProof/>
        </w:rPr>
        <w:fldChar w:fldCharType="separate"/>
      </w:r>
      <w:r w:rsidR="00B55C48">
        <w:rPr>
          <w:noProof/>
        </w:rPr>
        <w:t>4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35343 \h </w:instrText>
      </w:r>
      <w:r>
        <w:rPr>
          <w:noProof/>
        </w:rPr>
      </w:r>
      <w:r>
        <w:rPr>
          <w:noProof/>
        </w:rPr>
        <w:fldChar w:fldCharType="separate"/>
      </w:r>
      <w:r w:rsidR="00B55C48">
        <w:rPr>
          <w:noProof/>
        </w:rPr>
        <w:t>4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35344 \h </w:instrText>
      </w:r>
      <w:r>
        <w:rPr>
          <w:noProof/>
        </w:rPr>
      </w:r>
      <w:r>
        <w:rPr>
          <w:noProof/>
        </w:rPr>
        <w:fldChar w:fldCharType="separate"/>
      </w:r>
      <w:r w:rsidR="00B55C48">
        <w:rPr>
          <w:noProof/>
        </w:rPr>
        <w:t>4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35345 \h </w:instrText>
      </w:r>
      <w:r>
        <w:rPr>
          <w:noProof/>
        </w:rPr>
      </w:r>
      <w:r>
        <w:rPr>
          <w:noProof/>
        </w:rPr>
        <w:fldChar w:fldCharType="separate"/>
      </w:r>
      <w:r w:rsidR="00B55C48">
        <w:rPr>
          <w:noProof/>
        </w:rPr>
        <w:t>4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35346 \h </w:instrText>
      </w:r>
      <w:r>
        <w:rPr>
          <w:noProof/>
        </w:rPr>
      </w:r>
      <w:r>
        <w:rPr>
          <w:noProof/>
        </w:rPr>
        <w:fldChar w:fldCharType="separate"/>
      </w:r>
      <w:r w:rsidR="00B55C48">
        <w:rPr>
          <w:noProof/>
        </w:rPr>
        <w:t>4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35347 \h </w:instrText>
      </w:r>
      <w:r>
        <w:rPr>
          <w:noProof/>
        </w:rPr>
      </w:r>
      <w:r>
        <w:rPr>
          <w:noProof/>
        </w:rPr>
        <w:fldChar w:fldCharType="separate"/>
      </w:r>
      <w:r w:rsidR="00B55C48">
        <w:rPr>
          <w:noProof/>
        </w:rPr>
        <w:t>4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35348 \h </w:instrText>
      </w:r>
      <w:r>
        <w:rPr>
          <w:noProof/>
        </w:rPr>
      </w:r>
      <w:r>
        <w:rPr>
          <w:noProof/>
        </w:rPr>
        <w:fldChar w:fldCharType="separate"/>
      </w:r>
      <w:r w:rsidR="00B55C48">
        <w:rPr>
          <w:noProof/>
        </w:rPr>
        <w:t>4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35349 \h </w:instrText>
      </w:r>
      <w:r>
        <w:rPr>
          <w:noProof/>
        </w:rPr>
      </w:r>
      <w:r>
        <w:rPr>
          <w:noProof/>
        </w:rPr>
        <w:fldChar w:fldCharType="separate"/>
      </w:r>
      <w:r w:rsidR="00B55C48">
        <w:rPr>
          <w:noProof/>
        </w:rPr>
        <w:t>5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35350 \h </w:instrText>
      </w:r>
      <w:r>
        <w:rPr>
          <w:noProof/>
        </w:rPr>
      </w:r>
      <w:r>
        <w:rPr>
          <w:noProof/>
        </w:rPr>
        <w:fldChar w:fldCharType="separate"/>
      </w:r>
      <w:r w:rsidR="00B55C48">
        <w:rPr>
          <w:noProof/>
        </w:rPr>
        <w:t>5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35351 \h </w:instrText>
      </w:r>
      <w:r>
        <w:rPr>
          <w:noProof/>
        </w:rPr>
      </w:r>
      <w:r>
        <w:rPr>
          <w:noProof/>
        </w:rPr>
        <w:fldChar w:fldCharType="separate"/>
      </w:r>
      <w:r w:rsidR="00B55C48">
        <w:rPr>
          <w:noProof/>
        </w:rPr>
        <w:t>5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35352 \h </w:instrText>
      </w:r>
      <w:r>
        <w:rPr>
          <w:noProof/>
        </w:rPr>
      </w:r>
      <w:r>
        <w:rPr>
          <w:noProof/>
        </w:rPr>
        <w:fldChar w:fldCharType="separate"/>
      </w:r>
      <w:r w:rsidR="00B55C48">
        <w:rPr>
          <w:noProof/>
        </w:rPr>
        <w:t>5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35353 \h </w:instrText>
      </w:r>
      <w:r>
        <w:rPr>
          <w:noProof/>
        </w:rPr>
      </w:r>
      <w:r>
        <w:rPr>
          <w:noProof/>
        </w:rPr>
        <w:fldChar w:fldCharType="separate"/>
      </w:r>
      <w:r w:rsidR="00B55C48">
        <w:rPr>
          <w:noProof/>
        </w:rPr>
        <w:t>5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0. Sincronización fase diastólica con onda de corte.</w:t>
      </w:r>
      <w:r>
        <w:rPr>
          <w:noProof/>
        </w:rPr>
        <w:tab/>
      </w:r>
      <w:r>
        <w:rPr>
          <w:noProof/>
        </w:rPr>
        <w:fldChar w:fldCharType="begin"/>
      </w:r>
      <w:r>
        <w:rPr>
          <w:noProof/>
        </w:rPr>
        <w:instrText xml:space="preserve"> PAGEREF _Toc514535354 \h </w:instrText>
      </w:r>
      <w:r>
        <w:rPr>
          <w:noProof/>
        </w:rPr>
      </w:r>
      <w:r>
        <w:rPr>
          <w:noProof/>
        </w:rPr>
        <w:fldChar w:fldCharType="separate"/>
      </w:r>
      <w:r w:rsidR="00B55C48">
        <w:rPr>
          <w:noProof/>
        </w:rPr>
        <w:t>5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35355 \h </w:instrText>
      </w:r>
      <w:r>
        <w:rPr>
          <w:noProof/>
        </w:rPr>
      </w:r>
      <w:r>
        <w:rPr>
          <w:noProof/>
        </w:rPr>
        <w:fldChar w:fldCharType="separate"/>
      </w:r>
      <w:r w:rsidR="00B55C48">
        <w:rPr>
          <w:noProof/>
        </w:rPr>
        <w:t>5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35356 \h </w:instrText>
      </w:r>
      <w:r>
        <w:rPr>
          <w:noProof/>
        </w:rPr>
      </w:r>
      <w:r>
        <w:rPr>
          <w:noProof/>
        </w:rPr>
        <w:fldChar w:fldCharType="separate"/>
      </w:r>
      <w:r w:rsidR="00B55C48">
        <w:rPr>
          <w:noProof/>
        </w:rPr>
        <w:t>5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35357 \h </w:instrText>
      </w:r>
      <w:r>
        <w:rPr>
          <w:noProof/>
        </w:rPr>
      </w:r>
      <w:r>
        <w:rPr>
          <w:noProof/>
        </w:rPr>
        <w:fldChar w:fldCharType="separate"/>
      </w:r>
      <w:r w:rsidR="00B55C48">
        <w:rPr>
          <w:noProof/>
        </w:rPr>
        <w:t>5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4. Diagrama de Bloques Para el Sistema de Control de Potencia</w:t>
      </w:r>
      <w:r>
        <w:rPr>
          <w:noProof/>
        </w:rPr>
        <w:tab/>
      </w:r>
      <w:r>
        <w:rPr>
          <w:noProof/>
        </w:rPr>
        <w:fldChar w:fldCharType="begin"/>
      </w:r>
      <w:r>
        <w:rPr>
          <w:noProof/>
        </w:rPr>
        <w:instrText xml:space="preserve"> PAGEREF _Toc514535358 \h </w:instrText>
      </w:r>
      <w:r>
        <w:rPr>
          <w:noProof/>
        </w:rPr>
      </w:r>
      <w:r>
        <w:rPr>
          <w:noProof/>
        </w:rPr>
        <w:fldChar w:fldCharType="separate"/>
      </w:r>
      <w:r w:rsidR="00B55C48">
        <w:rPr>
          <w:noProof/>
        </w:rPr>
        <w:t>6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45. Regulación y Control de Potencia DC</w:t>
      </w:r>
      <w:r>
        <w:rPr>
          <w:noProof/>
        </w:rPr>
        <w:tab/>
      </w:r>
      <w:r>
        <w:rPr>
          <w:noProof/>
        </w:rPr>
        <w:fldChar w:fldCharType="begin"/>
      </w:r>
      <w:r>
        <w:rPr>
          <w:noProof/>
        </w:rPr>
        <w:instrText xml:space="preserve"> PAGEREF _Toc514535359 \h </w:instrText>
      </w:r>
      <w:r>
        <w:rPr>
          <w:noProof/>
        </w:rPr>
      </w:r>
      <w:r>
        <w:rPr>
          <w:noProof/>
        </w:rPr>
        <w:fldChar w:fldCharType="separate"/>
      </w:r>
      <w:r w:rsidR="00B55C48">
        <w:rPr>
          <w:noProof/>
        </w:rPr>
        <w:t>6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6. Representación del Funcionamiento del Equipo</w:t>
      </w:r>
      <w:r>
        <w:rPr>
          <w:noProof/>
        </w:rPr>
        <w:tab/>
      </w:r>
      <w:r>
        <w:rPr>
          <w:noProof/>
        </w:rPr>
        <w:fldChar w:fldCharType="begin"/>
      </w:r>
      <w:r>
        <w:rPr>
          <w:noProof/>
        </w:rPr>
        <w:instrText xml:space="preserve"> PAGEREF _Toc514535360 \h </w:instrText>
      </w:r>
      <w:r>
        <w:rPr>
          <w:noProof/>
        </w:rPr>
      </w:r>
      <w:r>
        <w:rPr>
          <w:noProof/>
        </w:rPr>
        <w:fldChar w:fldCharType="separate"/>
      </w:r>
      <w:r w:rsidR="00B55C48">
        <w:rPr>
          <w:noProof/>
        </w:rPr>
        <w:t>6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35361 \h </w:instrText>
      </w:r>
      <w:r>
        <w:rPr>
          <w:noProof/>
        </w:rPr>
      </w:r>
      <w:r>
        <w:rPr>
          <w:noProof/>
        </w:rPr>
        <w:fldChar w:fldCharType="separate"/>
      </w:r>
      <w:r w:rsidR="00B55C48">
        <w:rPr>
          <w:noProof/>
        </w:rPr>
        <w:t>6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35362 \h </w:instrText>
      </w:r>
      <w:r>
        <w:rPr>
          <w:noProof/>
        </w:rPr>
      </w:r>
      <w:r>
        <w:rPr>
          <w:noProof/>
        </w:rPr>
        <w:fldChar w:fldCharType="separate"/>
      </w:r>
      <w:r w:rsidR="00B55C48">
        <w:rPr>
          <w:noProof/>
        </w:rPr>
        <w:t>6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35363 \h </w:instrText>
      </w:r>
      <w:r>
        <w:rPr>
          <w:noProof/>
        </w:rPr>
      </w:r>
      <w:r>
        <w:rPr>
          <w:noProof/>
        </w:rPr>
        <w:fldChar w:fldCharType="separate"/>
      </w:r>
      <w:r w:rsidR="00B55C48">
        <w:rPr>
          <w:noProof/>
        </w:rPr>
        <w:t>6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35364 \h </w:instrText>
      </w:r>
      <w:r>
        <w:rPr>
          <w:noProof/>
        </w:rPr>
      </w:r>
      <w:r>
        <w:rPr>
          <w:noProof/>
        </w:rPr>
        <w:fldChar w:fldCharType="separate"/>
      </w:r>
      <w:r w:rsidR="00B55C48">
        <w:rPr>
          <w:noProof/>
        </w:rPr>
        <w:t>6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35365 \h </w:instrText>
      </w:r>
      <w:r>
        <w:rPr>
          <w:noProof/>
        </w:rPr>
      </w:r>
      <w:r>
        <w:rPr>
          <w:noProof/>
        </w:rPr>
        <w:fldChar w:fldCharType="separate"/>
      </w:r>
      <w:r w:rsidR="00B55C48">
        <w:rPr>
          <w:noProof/>
        </w:rPr>
        <w:t>7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35366 \h </w:instrText>
      </w:r>
      <w:r>
        <w:rPr>
          <w:noProof/>
        </w:rPr>
      </w:r>
      <w:r>
        <w:rPr>
          <w:noProof/>
        </w:rPr>
        <w:fldChar w:fldCharType="separate"/>
      </w:r>
      <w:r w:rsidR="00B55C48">
        <w:rPr>
          <w:noProof/>
        </w:rPr>
        <w:t>7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35367 \h </w:instrText>
      </w:r>
      <w:r>
        <w:rPr>
          <w:noProof/>
        </w:rPr>
      </w:r>
      <w:r>
        <w:rPr>
          <w:noProof/>
        </w:rPr>
        <w:fldChar w:fldCharType="separate"/>
      </w:r>
      <w:r w:rsidR="00B55C48">
        <w:rPr>
          <w:noProof/>
        </w:rPr>
        <w:t>7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35368 \h </w:instrText>
      </w:r>
      <w:r>
        <w:rPr>
          <w:noProof/>
        </w:rPr>
      </w:r>
      <w:r>
        <w:rPr>
          <w:noProof/>
        </w:rPr>
        <w:fldChar w:fldCharType="separate"/>
      </w:r>
      <w:r w:rsidR="00B55C48">
        <w:rPr>
          <w:noProof/>
        </w:rPr>
        <w:t>7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35369 \h </w:instrText>
      </w:r>
      <w:r>
        <w:rPr>
          <w:noProof/>
        </w:rPr>
      </w:r>
      <w:r>
        <w:rPr>
          <w:noProof/>
        </w:rPr>
        <w:fldChar w:fldCharType="separate"/>
      </w:r>
      <w:r w:rsidR="00B55C48">
        <w:rPr>
          <w:noProof/>
        </w:rPr>
        <w:t>7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35370 \h </w:instrText>
      </w:r>
      <w:r>
        <w:rPr>
          <w:noProof/>
        </w:rPr>
      </w:r>
      <w:r>
        <w:rPr>
          <w:noProof/>
        </w:rPr>
        <w:fldChar w:fldCharType="separate"/>
      </w:r>
      <w:r w:rsidR="00B55C48">
        <w:rPr>
          <w:noProof/>
        </w:rPr>
        <w:t>7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35371 \h </w:instrText>
      </w:r>
      <w:r>
        <w:rPr>
          <w:noProof/>
        </w:rPr>
      </w:r>
      <w:r>
        <w:rPr>
          <w:noProof/>
        </w:rPr>
        <w:fldChar w:fldCharType="separate"/>
      </w:r>
      <w:r w:rsidR="00B55C48">
        <w:rPr>
          <w:noProof/>
        </w:rPr>
        <w:t>7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35372 \h </w:instrText>
      </w:r>
      <w:r>
        <w:rPr>
          <w:noProof/>
        </w:rPr>
      </w:r>
      <w:r>
        <w:rPr>
          <w:noProof/>
        </w:rPr>
        <w:fldChar w:fldCharType="separate"/>
      </w:r>
      <w:r w:rsidR="00B55C48">
        <w:rPr>
          <w:noProof/>
        </w:rPr>
        <w:t>7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35373 \h </w:instrText>
      </w:r>
      <w:r>
        <w:rPr>
          <w:noProof/>
        </w:rPr>
      </w:r>
      <w:r>
        <w:rPr>
          <w:noProof/>
        </w:rPr>
        <w:fldChar w:fldCharType="separate"/>
      </w:r>
      <w:r w:rsidR="00B55C48">
        <w:rPr>
          <w:noProof/>
        </w:rPr>
        <w:t>7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35374 \h </w:instrText>
      </w:r>
      <w:r>
        <w:rPr>
          <w:noProof/>
        </w:rPr>
      </w:r>
      <w:r>
        <w:rPr>
          <w:noProof/>
        </w:rPr>
        <w:fldChar w:fldCharType="separate"/>
      </w:r>
      <w:r w:rsidR="00B55C48">
        <w:rPr>
          <w:noProof/>
        </w:rPr>
        <w:t>7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35375 \h </w:instrText>
      </w:r>
      <w:r>
        <w:rPr>
          <w:noProof/>
        </w:rPr>
      </w:r>
      <w:r>
        <w:rPr>
          <w:noProof/>
        </w:rPr>
        <w:fldChar w:fldCharType="separate"/>
      </w:r>
      <w:r w:rsidR="00B55C48">
        <w:rPr>
          <w:noProof/>
        </w:rPr>
        <w:t>7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35376 \h </w:instrText>
      </w:r>
      <w:r>
        <w:rPr>
          <w:noProof/>
        </w:rPr>
      </w:r>
      <w:r>
        <w:rPr>
          <w:noProof/>
        </w:rPr>
        <w:fldChar w:fldCharType="separate"/>
      </w:r>
      <w:r w:rsidR="00B55C48">
        <w:rPr>
          <w:noProof/>
        </w:rPr>
        <w:t>7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35377 \h </w:instrText>
      </w:r>
      <w:r>
        <w:rPr>
          <w:noProof/>
        </w:rPr>
      </w:r>
      <w:r>
        <w:rPr>
          <w:noProof/>
        </w:rPr>
        <w:fldChar w:fldCharType="separate"/>
      </w:r>
      <w:r w:rsidR="00B55C48">
        <w:rPr>
          <w:noProof/>
        </w:rPr>
        <w:t>8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35378 \h </w:instrText>
      </w:r>
      <w:r>
        <w:rPr>
          <w:noProof/>
        </w:rPr>
      </w:r>
      <w:r>
        <w:rPr>
          <w:noProof/>
        </w:rPr>
        <w:fldChar w:fldCharType="separate"/>
      </w:r>
      <w:r w:rsidR="00B55C48">
        <w:rPr>
          <w:noProof/>
        </w:rPr>
        <w:t>8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5. Electrobisturí conectado a QA-ES II Electrosurgery Analyzer para pruebas de potencia.</w:t>
      </w:r>
      <w:r>
        <w:rPr>
          <w:noProof/>
        </w:rPr>
        <w:tab/>
      </w:r>
      <w:r>
        <w:rPr>
          <w:noProof/>
        </w:rPr>
        <w:fldChar w:fldCharType="begin"/>
      </w:r>
      <w:r>
        <w:rPr>
          <w:noProof/>
        </w:rPr>
        <w:instrText xml:space="preserve"> PAGEREF _Toc514535379 \h </w:instrText>
      </w:r>
      <w:r>
        <w:rPr>
          <w:noProof/>
        </w:rPr>
      </w:r>
      <w:r>
        <w:rPr>
          <w:noProof/>
        </w:rPr>
        <w:fldChar w:fldCharType="separate"/>
      </w:r>
      <w:r w:rsidR="00B55C48">
        <w:rPr>
          <w:noProof/>
        </w:rPr>
        <w:t>8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66. Resultado en pantalla de potencia para 25 Watts.</w:t>
      </w:r>
      <w:r>
        <w:rPr>
          <w:noProof/>
        </w:rPr>
        <w:tab/>
      </w:r>
      <w:r>
        <w:rPr>
          <w:noProof/>
        </w:rPr>
        <w:fldChar w:fldCharType="begin"/>
      </w:r>
      <w:r>
        <w:rPr>
          <w:noProof/>
        </w:rPr>
        <w:instrText xml:space="preserve"> PAGEREF _Toc514535380 \h </w:instrText>
      </w:r>
      <w:r>
        <w:rPr>
          <w:noProof/>
        </w:rPr>
      </w:r>
      <w:r>
        <w:rPr>
          <w:noProof/>
        </w:rPr>
        <w:fldChar w:fldCharType="separate"/>
      </w:r>
      <w:r w:rsidR="00B55C48">
        <w:rPr>
          <w:noProof/>
        </w:rPr>
        <w:t>8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7. Resultado en pantalla de potencia para 35 Watts.</w:t>
      </w:r>
      <w:r>
        <w:rPr>
          <w:noProof/>
        </w:rPr>
        <w:tab/>
      </w:r>
      <w:r>
        <w:rPr>
          <w:noProof/>
        </w:rPr>
        <w:fldChar w:fldCharType="begin"/>
      </w:r>
      <w:r>
        <w:rPr>
          <w:noProof/>
        </w:rPr>
        <w:instrText xml:space="preserve"> PAGEREF _Toc514535381 \h </w:instrText>
      </w:r>
      <w:r>
        <w:rPr>
          <w:noProof/>
        </w:rPr>
      </w:r>
      <w:r>
        <w:rPr>
          <w:noProof/>
        </w:rPr>
        <w:fldChar w:fldCharType="separate"/>
      </w:r>
      <w:r w:rsidR="00B55C48">
        <w:rPr>
          <w:noProof/>
        </w:rPr>
        <w:t>8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35382 \h </w:instrText>
      </w:r>
      <w:r>
        <w:rPr>
          <w:noProof/>
        </w:rPr>
      </w:r>
      <w:r>
        <w:rPr>
          <w:noProof/>
        </w:rPr>
        <w:fldChar w:fldCharType="separate"/>
      </w:r>
      <w:r w:rsidR="00B55C48">
        <w:rPr>
          <w:noProof/>
        </w:rPr>
        <w:t>8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35383 \h </w:instrText>
      </w:r>
      <w:r>
        <w:rPr>
          <w:noProof/>
        </w:rPr>
      </w:r>
      <w:r>
        <w:rPr>
          <w:noProof/>
        </w:rPr>
        <w:fldChar w:fldCharType="separate"/>
      </w:r>
      <w:r w:rsidR="00B55C48">
        <w:rPr>
          <w:noProof/>
        </w:rPr>
        <w:t>8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35384 \h </w:instrText>
      </w:r>
      <w:r>
        <w:rPr>
          <w:noProof/>
        </w:rPr>
      </w:r>
      <w:r>
        <w:rPr>
          <w:noProof/>
        </w:rPr>
        <w:fldChar w:fldCharType="separate"/>
      </w:r>
      <w:r w:rsidR="00B55C48">
        <w:rPr>
          <w:noProof/>
        </w:rPr>
        <w:t>8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35385 \h </w:instrText>
      </w:r>
      <w:r>
        <w:rPr>
          <w:noProof/>
        </w:rPr>
      </w:r>
      <w:r>
        <w:rPr>
          <w:noProof/>
        </w:rPr>
        <w:fldChar w:fldCharType="separate"/>
      </w:r>
      <w:r w:rsidR="00B55C48">
        <w:rPr>
          <w:noProof/>
        </w:rPr>
        <w:t>8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2. Señal de coagulación baja</w:t>
      </w:r>
      <w:r>
        <w:rPr>
          <w:noProof/>
        </w:rPr>
        <w:tab/>
      </w:r>
      <w:r>
        <w:rPr>
          <w:noProof/>
        </w:rPr>
        <w:fldChar w:fldCharType="begin"/>
      </w:r>
      <w:r>
        <w:rPr>
          <w:noProof/>
        </w:rPr>
        <w:instrText xml:space="preserve"> PAGEREF _Toc514535386 \h </w:instrText>
      </w:r>
      <w:r>
        <w:rPr>
          <w:noProof/>
        </w:rPr>
      </w:r>
      <w:r>
        <w:rPr>
          <w:noProof/>
        </w:rPr>
        <w:fldChar w:fldCharType="separate"/>
      </w:r>
      <w:r w:rsidR="00B55C48">
        <w:rPr>
          <w:noProof/>
        </w:rPr>
        <w:t>8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3. Señal binaria representativa de fase diástole y sístole derivada de señal ECG</w:t>
      </w:r>
      <w:r>
        <w:rPr>
          <w:noProof/>
        </w:rPr>
        <w:tab/>
      </w:r>
      <w:r>
        <w:rPr>
          <w:noProof/>
        </w:rPr>
        <w:fldChar w:fldCharType="begin"/>
      </w:r>
      <w:r>
        <w:rPr>
          <w:noProof/>
        </w:rPr>
        <w:instrText xml:space="preserve"> PAGEREF _Toc514535387 \h </w:instrText>
      </w:r>
      <w:r>
        <w:rPr>
          <w:noProof/>
        </w:rPr>
      </w:r>
      <w:r>
        <w:rPr>
          <w:noProof/>
        </w:rPr>
        <w:fldChar w:fldCharType="separate"/>
      </w:r>
      <w:r w:rsidR="00B55C48">
        <w:rPr>
          <w:noProof/>
        </w:rPr>
        <w:t>8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4. Señal binaria representativa de fase diástole y sístole derivada de señal ECG</w:t>
      </w:r>
      <w:r>
        <w:rPr>
          <w:noProof/>
        </w:rPr>
        <w:tab/>
      </w:r>
      <w:r>
        <w:rPr>
          <w:noProof/>
        </w:rPr>
        <w:fldChar w:fldCharType="begin"/>
      </w:r>
      <w:r>
        <w:rPr>
          <w:noProof/>
        </w:rPr>
        <w:instrText xml:space="preserve"> PAGEREF _Toc514535388 \h </w:instrText>
      </w:r>
      <w:r>
        <w:rPr>
          <w:noProof/>
        </w:rPr>
      </w:r>
      <w:r>
        <w:rPr>
          <w:noProof/>
        </w:rPr>
        <w:fldChar w:fldCharType="separate"/>
      </w:r>
      <w:r w:rsidR="00B55C48">
        <w:rPr>
          <w:noProof/>
        </w:rPr>
        <w:t>8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5. Señal de corte MinDo</w:t>
      </w:r>
      <w:r>
        <w:rPr>
          <w:noProof/>
        </w:rPr>
        <w:tab/>
      </w:r>
      <w:r>
        <w:rPr>
          <w:noProof/>
        </w:rPr>
        <w:fldChar w:fldCharType="begin"/>
      </w:r>
      <w:r>
        <w:rPr>
          <w:noProof/>
        </w:rPr>
        <w:instrText xml:space="preserve"> PAGEREF _Toc514535389 \h </w:instrText>
      </w:r>
      <w:r>
        <w:rPr>
          <w:noProof/>
        </w:rPr>
      </w:r>
      <w:r>
        <w:rPr>
          <w:noProof/>
        </w:rPr>
        <w:fldChar w:fldCharType="separate"/>
      </w:r>
      <w:r w:rsidR="00B55C48">
        <w:rPr>
          <w:noProof/>
        </w:rPr>
        <w:t>8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6. Fluke ESA615 Electrical Safety Analyzer</w:t>
      </w:r>
      <w:r>
        <w:rPr>
          <w:noProof/>
        </w:rPr>
        <w:tab/>
      </w:r>
      <w:r>
        <w:rPr>
          <w:noProof/>
        </w:rPr>
        <w:fldChar w:fldCharType="begin"/>
      </w:r>
      <w:r>
        <w:rPr>
          <w:noProof/>
        </w:rPr>
        <w:instrText xml:space="preserve"> PAGEREF _Toc514535390 \h </w:instrText>
      </w:r>
      <w:r>
        <w:rPr>
          <w:noProof/>
        </w:rPr>
      </w:r>
      <w:r>
        <w:rPr>
          <w:noProof/>
        </w:rPr>
        <w:fldChar w:fldCharType="separate"/>
      </w:r>
      <w:r w:rsidR="00B55C48">
        <w:rPr>
          <w:noProof/>
        </w:rPr>
        <w:t>9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7. Configuración del Fluke ESA615 para pruebas técnicas de norma IEC60601-1.</w:t>
      </w:r>
      <w:r>
        <w:rPr>
          <w:noProof/>
        </w:rPr>
        <w:tab/>
      </w:r>
      <w:r>
        <w:rPr>
          <w:noProof/>
        </w:rPr>
        <w:fldChar w:fldCharType="begin"/>
      </w:r>
      <w:r>
        <w:rPr>
          <w:noProof/>
        </w:rPr>
        <w:instrText xml:space="preserve"> PAGEREF _Toc514535391 \h </w:instrText>
      </w:r>
      <w:r>
        <w:rPr>
          <w:noProof/>
        </w:rPr>
      </w:r>
      <w:r>
        <w:rPr>
          <w:noProof/>
        </w:rPr>
        <w:fldChar w:fldCharType="separate"/>
      </w:r>
      <w:r w:rsidR="00B55C48">
        <w:rPr>
          <w:noProof/>
        </w:rPr>
        <w:t>9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8. Equipo de electrocirugía conectado a Fluke ESA615</w:t>
      </w:r>
      <w:r>
        <w:rPr>
          <w:noProof/>
        </w:rPr>
        <w:tab/>
      </w:r>
      <w:r>
        <w:rPr>
          <w:noProof/>
        </w:rPr>
        <w:fldChar w:fldCharType="begin"/>
      </w:r>
      <w:r>
        <w:rPr>
          <w:noProof/>
        </w:rPr>
        <w:instrText xml:space="preserve"> PAGEREF _Toc514535392 \h </w:instrText>
      </w:r>
      <w:r>
        <w:rPr>
          <w:noProof/>
        </w:rPr>
      </w:r>
      <w:r>
        <w:rPr>
          <w:noProof/>
        </w:rPr>
        <w:fldChar w:fldCharType="separate"/>
      </w:r>
      <w:r w:rsidR="00B55C48">
        <w:rPr>
          <w:noProof/>
        </w:rPr>
        <w:t>9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9. Autores del proyecto con equipo de SOLUMED en el laboratorio realizando pruebas de potencia y seguridad.</w:t>
      </w:r>
      <w:r>
        <w:rPr>
          <w:noProof/>
        </w:rPr>
        <w:tab/>
      </w:r>
      <w:r>
        <w:rPr>
          <w:noProof/>
        </w:rPr>
        <w:fldChar w:fldCharType="begin"/>
      </w:r>
      <w:r>
        <w:rPr>
          <w:noProof/>
        </w:rPr>
        <w:instrText xml:space="preserve"> PAGEREF _Toc514535393 \h </w:instrText>
      </w:r>
      <w:r>
        <w:rPr>
          <w:noProof/>
        </w:rPr>
      </w:r>
      <w:r>
        <w:rPr>
          <w:noProof/>
        </w:rPr>
        <w:fldChar w:fldCharType="separate"/>
      </w:r>
      <w:r w:rsidR="00B55C48">
        <w:rPr>
          <w:noProof/>
        </w:rPr>
        <w:t>92</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lastRenderedPageBreak/>
        <w:t>LISTA DE TABLAS</w:t>
      </w:r>
    </w:p>
    <w:p w:rsidR="00B55B1E"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B55B1E">
        <w:rPr>
          <w:noProof/>
        </w:rPr>
        <w:t>Tabla 1. Efectos de la Corriente de 60 Hz sobre el Cuerpo Humano.</w:t>
      </w:r>
      <w:r w:rsidR="00B55B1E">
        <w:rPr>
          <w:noProof/>
        </w:rPr>
        <w:tab/>
      </w:r>
      <w:r w:rsidR="00B55B1E">
        <w:rPr>
          <w:noProof/>
        </w:rPr>
        <w:fldChar w:fldCharType="begin"/>
      </w:r>
      <w:r w:rsidR="00B55B1E">
        <w:rPr>
          <w:noProof/>
        </w:rPr>
        <w:instrText xml:space="preserve"> PAGEREF _Toc514535394 \h </w:instrText>
      </w:r>
      <w:r w:rsidR="00B55B1E">
        <w:rPr>
          <w:noProof/>
        </w:rPr>
      </w:r>
      <w:r w:rsidR="00B55B1E">
        <w:rPr>
          <w:noProof/>
        </w:rPr>
        <w:fldChar w:fldCharType="separate"/>
      </w:r>
      <w:r w:rsidR="00B55C48">
        <w:rPr>
          <w:noProof/>
        </w:rPr>
        <w:t>2</w:t>
      </w:r>
      <w:r w:rsidR="00B55B1E">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35395 \h </w:instrText>
      </w:r>
      <w:r>
        <w:rPr>
          <w:noProof/>
        </w:rPr>
      </w:r>
      <w:r>
        <w:rPr>
          <w:noProof/>
        </w:rPr>
        <w:fldChar w:fldCharType="separate"/>
      </w:r>
      <w:r w:rsidR="00B55C48">
        <w:rPr>
          <w:noProof/>
        </w:rPr>
        <w:t>1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35396 \h </w:instrText>
      </w:r>
      <w:r>
        <w:rPr>
          <w:noProof/>
        </w:rPr>
      </w:r>
      <w:r>
        <w:rPr>
          <w:noProof/>
        </w:rPr>
        <w:fldChar w:fldCharType="separate"/>
      </w:r>
      <w:r w:rsidR="00B55C48">
        <w:rPr>
          <w:noProof/>
        </w:rPr>
        <w:t>1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35397 \h </w:instrText>
      </w:r>
      <w:r>
        <w:rPr>
          <w:noProof/>
        </w:rPr>
      </w:r>
      <w:r>
        <w:rPr>
          <w:noProof/>
        </w:rPr>
        <w:fldChar w:fldCharType="separate"/>
      </w:r>
      <w:r w:rsidR="00B55C48">
        <w:rPr>
          <w:noProof/>
        </w:rPr>
        <w:t>3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5.</w:t>
      </w:r>
      <w:r w:rsidRPr="009636B2">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35398 \h </w:instrText>
      </w:r>
      <w:r>
        <w:rPr>
          <w:noProof/>
        </w:rPr>
      </w:r>
      <w:r>
        <w:rPr>
          <w:noProof/>
        </w:rPr>
        <w:fldChar w:fldCharType="separate"/>
      </w:r>
      <w:r w:rsidR="00B55C48">
        <w:rPr>
          <w:noProof/>
        </w:rPr>
        <w:t>4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35399 \h </w:instrText>
      </w:r>
      <w:r>
        <w:rPr>
          <w:noProof/>
        </w:rPr>
      </w:r>
      <w:r>
        <w:rPr>
          <w:noProof/>
        </w:rPr>
        <w:fldChar w:fldCharType="separate"/>
      </w:r>
      <w:r w:rsidR="00B55C48">
        <w:rPr>
          <w:noProof/>
        </w:rPr>
        <w:t>53</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A06E81" w:rsidRDefault="00A06E81" w:rsidP="00A06E81"/>
    <w:p w:rsidR="00D30BA0" w:rsidRDefault="00CD2468" w:rsidP="008B10B9">
      <w:pPr>
        <w:jc w:val="center"/>
        <w:rPr>
          <w:b/>
        </w:rPr>
      </w:pPr>
      <w:r w:rsidRPr="00A06E81">
        <w:rPr>
          <w:b/>
        </w:rPr>
        <w:lastRenderedPageBreak/>
        <w:t>Introducción</w:t>
      </w:r>
      <w:bookmarkEnd w:id="0"/>
    </w:p>
    <w:p w:rsidR="00F04ACB" w:rsidRDefault="00F04ACB" w:rsidP="008B10B9">
      <w:pPr>
        <w:jc w:val="center"/>
        <w:rPr>
          <w:b/>
        </w:rPr>
      </w:pPr>
    </w:p>
    <w:p w:rsidR="00286AB0" w:rsidRDefault="00286AB0" w:rsidP="00286AB0">
      <w:r>
        <w:t>La cirugía es un procedimiento invasivo contemplado dentro de la medicina como un método cuya misión es curar mediante incisiones que permiten operar directamente la parte afectada del cuerpo. Dicho procedimiento ha evolucionado con el paso de los años y los implementos usados para tal fin se han desarrollado, no solo para permitir recuperar la funcionalidad del órgano o tejido involucrado sino también para disminuir el riesgo implícito en las complicaciones propias que conlleva una incisión, como la infección germinal por contaminación o la perdida descontrolada de sangre, sea causada por la intervención en proceso, o alguna afección del sistema circulatorio (hipertensión, anemia, diabe</w:t>
      </w:r>
      <w:r w:rsidR="00D96135">
        <w:t>tes, etc.).</w:t>
      </w:r>
    </w:p>
    <w:p w:rsidR="00D96135" w:rsidRDefault="00625343" w:rsidP="00286AB0">
      <w:r w:rsidRPr="00625343">
        <w:t>Este último tópico plantea entonces la necesidad de diseñar un elemento que permita un grado de corte</w:t>
      </w:r>
      <w:r w:rsidR="00B23FEE">
        <w:t xml:space="preserve"> eficiente del mismo modo que </w:t>
      </w:r>
      <w:r w:rsidR="000045D7">
        <w:t>minimice</w:t>
      </w:r>
      <w:r w:rsidRPr="00625343">
        <w:t xml:space="preserve"> el factor de perdida sanguínea del paciente, es allí donde juega un papel importante el corte que es realizado por medio de corrientes eléctricas, pues además del seccionamiento del tejido, el mismo instrumento permite la cauterización del área circundante.</w:t>
      </w:r>
    </w:p>
    <w:p w:rsidR="00E04609" w:rsidRDefault="00F57174" w:rsidP="002C28F6">
      <w:pPr>
        <w:sectPr w:rsidR="00E04609" w:rsidSect="00E04609">
          <w:headerReference w:type="default" r:id="rId11"/>
          <w:pgSz w:w="12240" w:h="15840"/>
          <w:pgMar w:top="1440" w:right="1440" w:bottom="1440" w:left="1440" w:header="709" w:footer="709" w:gutter="0"/>
          <w:pgNumType w:start="1"/>
          <w:cols w:space="708"/>
          <w:docGrid w:linePitch="360"/>
        </w:sectPr>
      </w:pPr>
      <w:r>
        <w:t>E</w:t>
      </w:r>
      <w:r w:rsidR="003F50FD" w:rsidRPr="004F50C7">
        <w:t>l proyecto, por consiguiente, está encaminado en el diseño y constr</w:t>
      </w:r>
      <w:r w:rsidR="00C106F8">
        <w:t xml:space="preserve">ucción de un </w:t>
      </w:r>
      <w:proofErr w:type="spellStart"/>
      <w:r w:rsidR="00C106F8">
        <w:t>electrobisturí</w:t>
      </w:r>
      <w:proofErr w:type="spellEnd"/>
      <w:r w:rsidR="00C106F8">
        <w:t xml:space="preserve"> </w:t>
      </w:r>
      <w:r w:rsidR="000A71D1">
        <w:t>que brinde un corte especial enfocado en reducir el s</w:t>
      </w:r>
      <w:r w:rsidR="004F0A17">
        <w:t xml:space="preserve">angrado </w:t>
      </w:r>
      <w:r w:rsidR="00C106F8">
        <w:t xml:space="preserve">en procedimientos </w:t>
      </w:r>
      <w:r w:rsidR="00407412">
        <w:t>quirúrgicos</w:t>
      </w:r>
      <w:r w:rsidR="00003592">
        <w:t>.</w:t>
      </w:r>
      <w:r w:rsidR="00407412">
        <w:t xml:space="preserve"> </w:t>
      </w:r>
      <w:r w:rsidR="00003592">
        <w:t>C</w:t>
      </w:r>
      <w:r w:rsidR="00407412">
        <w:t>abe aclarar que</w:t>
      </w:r>
      <w:r w:rsidR="003F50FD" w:rsidRPr="004F50C7">
        <w:t xml:space="preserve"> en este trabajo</w:t>
      </w:r>
      <w:r w:rsidR="005F70EC">
        <w:t xml:space="preserve"> se </w:t>
      </w:r>
      <w:r w:rsidR="00EE367E">
        <w:t>implementará</w:t>
      </w:r>
      <w:r w:rsidR="005F70EC">
        <w:t xml:space="preserve"> el</w:t>
      </w:r>
      <w:r w:rsidR="00ED4147">
        <w:t xml:space="preserve"> equipo con dicho</w:t>
      </w:r>
      <w:r w:rsidR="005F70EC">
        <w:t xml:space="preserve"> corte, pero las prueba</w:t>
      </w:r>
      <w:r w:rsidR="00272CBD">
        <w:t xml:space="preserve">s que confirmen o refuten la </w:t>
      </w:r>
      <w:r w:rsidR="00ED4147">
        <w:t>hipótesis</w:t>
      </w:r>
      <w:r w:rsidR="003665D9">
        <w:t xml:space="preserve"> de si est</w:t>
      </w:r>
      <w:r w:rsidR="00AD69A2">
        <w:t xml:space="preserve">é funciona para reducir el sangrado en una cirugía </w:t>
      </w:r>
      <w:r w:rsidR="002C28F6">
        <w:t xml:space="preserve">real, </w:t>
      </w:r>
      <w:r w:rsidR="003F50FD" w:rsidRPr="004F50C7">
        <w:t xml:space="preserve">no se </w:t>
      </w:r>
      <w:r w:rsidR="004F50C7" w:rsidRPr="004F50C7">
        <w:t>realizarán</w:t>
      </w:r>
      <w:r w:rsidR="003F50FD" w:rsidRPr="004F50C7">
        <w:t xml:space="preserve"> pue</w:t>
      </w:r>
      <w:r w:rsidR="00E00DBD">
        <w:t xml:space="preserve">s estas pruebas deben </w:t>
      </w:r>
      <w:r w:rsidR="00487E28">
        <w:t>llevarse a cabo</w:t>
      </w:r>
      <w:r w:rsidR="003F50FD" w:rsidRPr="004F50C7">
        <w:t xml:space="preserve"> bajo supervisión médica y en base </w:t>
      </w:r>
      <w:r w:rsidR="00ED547D" w:rsidRPr="004F50C7">
        <w:t xml:space="preserve">a una </w:t>
      </w:r>
      <w:r w:rsidR="003F50FD" w:rsidRPr="004F50C7">
        <w:t>re</w:t>
      </w:r>
      <w:r w:rsidR="00ED547D" w:rsidRPr="004F50C7">
        <w:t>gulación estricta</w:t>
      </w:r>
      <w:r w:rsidR="003F50FD" w:rsidRPr="004F50C7">
        <w:t>, ajenas al campo de acción de la electrónica.</w:t>
      </w:r>
    </w:p>
    <w:p w:rsidR="00246DB9" w:rsidRDefault="00246DB9" w:rsidP="00246DB9">
      <w:pPr>
        <w:pStyle w:val="Ttulo1"/>
      </w:pPr>
      <w:bookmarkStart w:id="1" w:name="_Ref514375788"/>
      <w:bookmarkStart w:id="2" w:name="_Toc514535280"/>
      <w:r>
        <w:lastRenderedPageBreak/>
        <w:t>Fundamentos de la electrocirugía</w:t>
      </w:r>
      <w:bookmarkEnd w:id="1"/>
      <w:bookmarkEnd w:id="2"/>
    </w:p>
    <w:p w:rsidR="00246DB9" w:rsidRPr="00246DB9" w:rsidRDefault="00AC0A60" w:rsidP="00970D69">
      <w:pPr>
        <w:ind w:firstLine="0"/>
      </w:pPr>
      <w:r w:rsidRPr="00074C66">
        <w:t xml:space="preserve">Entender el </w:t>
      </w:r>
      <w:r w:rsidR="00103804" w:rsidRPr="00074C66">
        <w:t>funcionamiento</w:t>
      </w:r>
      <w:r w:rsidRPr="00074C66">
        <w:t xml:space="preserve"> básico de cualquier equipo </w:t>
      </w:r>
      <w:r w:rsidR="0051571A" w:rsidRPr="00074C66">
        <w:t>electro médico</w:t>
      </w:r>
      <w:r w:rsidRPr="00074C66">
        <w:t xml:space="preserve"> y los fundamentos </w:t>
      </w:r>
      <w:r w:rsidR="00EF1695" w:rsidRPr="00074C66">
        <w:t>médicos sobre los que está basado es de vital importanc</w:t>
      </w:r>
      <w:r w:rsidR="00C502AC" w:rsidRPr="00074C66">
        <w:t>ia</w:t>
      </w:r>
      <w:r w:rsidR="00094140" w:rsidRPr="00074C66">
        <w:t>, para un correcto uso</w:t>
      </w:r>
      <w:r w:rsidR="00C502AC" w:rsidRPr="00074C66">
        <w:t>, en e</w:t>
      </w:r>
      <w:r w:rsidR="00CC778A" w:rsidRPr="00074C66">
        <w:t xml:space="preserve">l </w:t>
      </w:r>
      <w:r w:rsidR="00A53181" w:rsidRPr="00074C66">
        <w:t>caso de un equipo</w:t>
      </w:r>
      <w:r w:rsidR="00137A81" w:rsidRPr="00074C66">
        <w:t xml:space="preserve"> de</w:t>
      </w:r>
      <w:r w:rsidR="00A53181" w:rsidRPr="00074C66">
        <w:t xml:space="preserve"> </w:t>
      </w:r>
      <w:r w:rsidR="004C298F">
        <w:t>electro</w:t>
      </w:r>
      <w:r w:rsidR="00137A81" w:rsidRPr="00074C66">
        <w:t>cirugía</w:t>
      </w:r>
      <w:r w:rsidR="000A5E5D" w:rsidRPr="00074C66">
        <w:t>, es i</w:t>
      </w:r>
      <w:r w:rsidR="00DA03BF" w:rsidRPr="00074C66">
        <w:t>mportante que los operarios,</w:t>
      </w:r>
      <w:r w:rsidR="000A5E5D" w:rsidRPr="00074C66">
        <w:t xml:space="preserve"> diseñadores y técnicos de mantenimiento tengan las nociones básicas del funcion</w:t>
      </w:r>
      <w:r w:rsidR="00D6639A" w:rsidRPr="00074C66">
        <w:t>amiento de este tipo de equipos, tanto en la parte técnica como en la parte médica, por lo cual este capítulo sirve para dar</w:t>
      </w:r>
      <w:r w:rsidR="00A53181" w:rsidRPr="00074C66">
        <w:t xml:space="preserve"> </w:t>
      </w:r>
      <w:r w:rsidR="00D6639A" w:rsidRPr="00074C66">
        <w:t>las bases mínimas necesarias para la compresión del funcionamiento y cuidado que se debe tener con esta clase de</w:t>
      </w:r>
      <w:r w:rsidR="00D6639A">
        <w:t xml:space="preserve"> equipos.</w:t>
      </w:r>
    </w:p>
    <w:p w:rsidR="00246DB9" w:rsidRDefault="0071106A" w:rsidP="0099113E">
      <w:pPr>
        <w:pStyle w:val="Ttulo2"/>
      </w:pPr>
      <w:bookmarkStart w:id="3" w:name="_Ref507573911"/>
      <w:bookmarkStart w:id="4" w:name="_Ref507573968"/>
      <w:bookmarkStart w:id="5" w:name="_Toc514535281"/>
      <w:r>
        <w:t>La e</w:t>
      </w:r>
      <w:r w:rsidR="00246DB9">
        <w:t>lectrocirugía</w:t>
      </w:r>
      <w:bookmarkEnd w:id="3"/>
      <w:bookmarkEnd w:id="4"/>
      <w:bookmarkEnd w:id="5"/>
    </w:p>
    <w:p w:rsidR="00D25D42" w:rsidRDefault="00DA7598" w:rsidP="00246DB9">
      <w:r>
        <w:t xml:space="preserve">La electrocirugía es </w:t>
      </w:r>
      <w:r w:rsidR="00597693">
        <w:t xml:space="preserve">el uso </w:t>
      </w:r>
      <w:r w:rsidR="0039550D">
        <w:t>de las ondas</w:t>
      </w:r>
      <w:r w:rsidR="00597693">
        <w:t xml:space="preserve"> d</w:t>
      </w:r>
      <w:r w:rsidR="009471FD">
        <w:t>e corriente alterna en</w:t>
      </w:r>
      <w:r w:rsidR="00597693">
        <w:t xml:space="preserve">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w:t>
      </w:r>
      <w:r w:rsidR="009859F3">
        <w:t>gía, la energía</w:t>
      </w:r>
      <w:r w:rsidR="002A7EBB">
        <w:t xml:space="preserve"> eléctrica</w:t>
      </w:r>
      <w:r w:rsidR="001B024C">
        <w:t xml:space="preserve">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w:t>
      </w:r>
      <w:r w:rsidR="00A72C5F">
        <w:t>opiedades eléctricas de la corriente</w:t>
      </w:r>
      <w:r w:rsidR="00AE44BC">
        <w:t xml:space="preserve">, como </w:t>
      </w:r>
      <w:r w:rsidR="00DC4FA9">
        <w:t>d</w:t>
      </w:r>
      <w:r w:rsidR="00AE44BC">
        <w:t>el tiempo</w:t>
      </w:r>
      <w:r w:rsidR="00731C1E">
        <w:t xml:space="preserve"> de exposición sobre el tejido,</w:t>
      </w:r>
      <w:r w:rsidR="00AE44BC">
        <w:t xml:space="preserve">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6" w:name="_Toc514535282"/>
      <w:r>
        <w:lastRenderedPageBreak/>
        <w:t>Efectos d</w:t>
      </w:r>
      <w:r w:rsidR="00F71179">
        <w:t>e la C</w:t>
      </w:r>
      <w:r>
        <w:t xml:space="preserve">orriente </w:t>
      </w:r>
      <w:r w:rsidR="00F71179">
        <w:t>E</w:t>
      </w:r>
      <w:r>
        <w:t xml:space="preserve">léctrica </w:t>
      </w:r>
      <w:r w:rsidR="00F71179">
        <w:t>sobre los T</w:t>
      </w:r>
      <w:r>
        <w:t>ejidos</w:t>
      </w:r>
      <w:bookmarkEnd w:id="6"/>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B55C48" w:rsidRPr="00C40172">
        <w:rPr>
          <w:szCs w:val="24"/>
        </w:rPr>
        <w:t xml:space="preserve">Tabla </w:t>
      </w:r>
      <w:r w:rsidR="00B55C48">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7" w:name="_Ref514348542"/>
      <w:bookmarkStart w:id="8" w:name="_Toc514535394"/>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B55C48">
        <w:rPr>
          <w:noProof/>
          <w:sz w:val="24"/>
          <w:szCs w:val="24"/>
        </w:rPr>
        <w:t>1</w:t>
      </w:r>
      <w:r w:rsidR="0012254C" w:rsidRPr="00C40172">
        <w:rPr>
          <w:noProof/>
          <w:sz w:val="24"/>
          <w:szCs w:val="24"/>
        </w:rPr>
        <w:fldChar w:fldCharType="end"/>
      </w:r>
      <w:bookmarkEnd w:id="7"/>
      <w:r w:rsidRPr="00C40172">
        <w:rPr>
          <w:sz w:val="24"/>
          <w:szCs w:val="24"/>
        </w:rPr>
        <w:t>. Efectos de la Corriente de 60 Hz sobre el Cuerpo Humano.</w:t>
      </w:r>
      <w:bookmarkEnd w:id="8"/>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724271" w:rsidRPr="00724271">
        <w:rPr>
          <w:sz w:val="24"/>
          <w:szCs w:val="24"/>
        </w:rPr>
        <w:t xml:space="preserve">(Sandoval </w:t>
      </w:r>
      <w:proofErr w:type="spellStart"/>
      <w:r w:rsidR="00724271" w:rsidRPr="00724271">
        <w:rPr>
          <w:sz w:val="24"/>
          <w:szCs w:val="24"/>
        </w:rPr>
        <w:t>Gutierrez</w:t>
      </w:r>
      <w:proofErr w:type="spellEnd"/>
      <w:r w:rsidR="00724271" w:rsidRPr="00724271">
        <w:rPr>
          <w:sz w:val="24"/>
          <w:szCs w:val="24"/>
        </w:rPr>
        <w:t xml:space="preserve"> Maribel Roxana, 2011)</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B55C48" w:rsidRPr="00EA548A">
        <w:rPr>
          <w:szCs w:val="24"/>
        </w:rPr>
        <w:t xml:space="preserve">Figura </w:t>
      </w:r>
      <w:r w:rsidR="00B55C48">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9" w:name="_Ref514403934"/>
      <w:bookmarkStart w:id="10" w:name="_Toc514535315"/>
      <w:r w:rsidRPr="00EA548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w:t>
      </w:r>
      <w:r w:rsidR="00816E5A">
        <w:rPr>
          <w:sz w:val="24"/>
          <w:szCs w:val="24"/>
        </w:rPr>
        <w:fldChar w:fldCharType="end"/>
      </w:r>
      <w:bookmarkEnd w:id="9"/>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0"/>
    </w:p>
    <w:p w:rsidR="0077318B" w:rsidRDefault="00536EB3" w:rsidP="0077318B">
      <w:pPr>
        <w:keepNext/>
        <w:jc w:val="center"/>
      </w:pPr>
      <w:r>
        <w:rPr>
          <w:noProof/>
          <w:lang w:eastAsia="es-CO"/>
        </w:rPr>
        <w:drawing>
          <wp:inline distT="0" distB="0" distL="0" distR="0" wp14:anchorId="368D590F" wp14:editId="679E52B6">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12">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074C66" w:rsidRPr="00074C66">
        <w:rPr>
          <w:sz w:val="24"/>
          <w:szCs w:val="24"/>
        </w:rPr>
        <w:t xml:space="preserve"> (</w:t>
      </w:r>
      <w:proofErr w:type="spellStart"/>
      <w:r w:rsidR="00074C66" w:rsidRPr="00074C66">
        <w:rPr>
          <w:sz w:val="24"/>
          <w:szCs w:val="24"/>
        </w:rPr>
        <w:t>Together</w:t>
      </w:r>
      <w:proofErr w:type="spellEnd"/>
      <w:r w:rsidR="00074C66" w:rsidRPr="00074C66">
        <w:rPr>
          <w:sz w:val="24"/>
          <w:szCs w:val="24"/>
        </w:rPr>
        <w:t>, 2013)</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proofErr w:type="gramStart"/>
      <w:r w:rsidR="00AA0EE7" w:rsidRPr="00AA0EE7">
        <w:t>MHz</w:t>
      </w:r>
      <w:r w:rsidR="0099036A">
        <w:t xml:space="preserve"> </w:t>
      </w:r>
      <w:r w:rsidR="006021FF">
        <w:t xml:space="preserve"> </w:t>
      </w:r>
      <w:r w:rsidR="00CF78D1" w:rsidRPr="00CF78D1">
        <w:t>(</w:t>
      </w:r>
      <w:proofErr w:type="spellStart"/>
      <w:proofErr w:type="gramEnd"/>
      <w:r w:rsidR="00CF78D1" w:rsidRPr="00CF78D1">
        <w:t>Ohmic</w:t>
      </w:r>
      <w:proofErr w:type="spellEnd"/>
      <w:r w:rsidR="00CF78D1" w:rsidRPr="00CF78D1">
        <w:t xml:space="preserve">, </w:t>
      </w:r>
      <w:proofErr w:type="spellStart"/>
      <w:r w:rsidR="00CF78D1" w:rsidRPr="00CF78D1">
        <w:t>Knife</w:t>
      </w:r>
      <w:proofErr w:type="spellEnd"/>
      <w:r w:rsidR="00CF78D1" w:rsidRPr="00CF78D1">
        <w:t xml:space="preserve">, </w:t>
      </w:r>
      <w:proofErr w:type="spellStart"/>
      <w:r w:rsidR="00CF78D1" w:rsidRPr="00CF78D1">
        <w:t>Bovie</w:t>
      </w:r>
      <w:proofErr w:type="spellEnd"/>
      <w:r w:rsidR="00CF78D1" w:rsidRPr="00CF78D1">
        <w:t>, &amp; Cushing, 2015)</w:t>
      </w:r>
      <w:r w:rsidR="00CF78D1">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1" w:name="_Toc514535283"/>
      <w:r w:rsidRPr="00606440">
        <w:t>Bioimpedancia</w:t>
      </w:r>
      <w:bookmarkEnd w:id="11"/>
      <w:r w:rsidRPr="00606440">
        <w:t xml:space="preserve"> </w:t>
      </w:r>
    </w:p>
    <w:p w:rsidR="00494CBB" w:rsidRDefault="00EE16B1" w:rsidP="00494CBB">
      <w:r w:rsidRPr="00EE16B1">
        <w:t>La impedancia es la relación entre tensión y corriente, que por definición es la oposición al flujo de corriente</w:t>
      </w:r>
      <w:r w:rsidR="00536C64">
        <w:t xml:space="preserve"> alterna</w:t>
      </w:r>
      <w:r w:rsidRPr="00EE16B1">
        <w:t xml:space="preserv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rsidR="00494CBB">
        <w:t>intra</w:t>
      </w:r>
      <w:proofErr w:type="spellEnd"/>
      <w:r w:rsidR="00494CBB">
        <w:t xml:space="preserve"> y extracelular. El último punto a considerar serán los efectos de doble capa que surgen al tratar con agrupaciones de elementos celulares como es el caso de los tejidos </w:t>
      </w:r>
      <w:r w:rsidR="00903A38">
        <w:t>biológicos. (</w:t>
      </w:r>
      <w:r w:rsidR="00494CBB">
        <w:t xml:space="preserve">j. Oscar Casas </w:t>
      </w:r>
      <w:proofErr w:type="spellStart"/>
      <w:r w:rsidR="00494CBB">
        <w:t>Piedrafita</w:t>
      </w:r>
      <w:proofErr w:type="spellEnd"/>
      <w:r w:rsidR="00494CBB">
        <w:t>, 1998)</w:t>
      </w:r>
    </w:p>
    <w:p w:rsidR="0026204E" w:rsidRDefault="00494CBB" w:rsidP="00494CBB">
      <w:r>
        <w:lastRenderedPageBreak/>
        <w:t xml:space="preserve">Una alternativa a la caracterización matemática de los tejidos es la utilización de modelos </w:t>
      </w:r>
      <w:proofErr w:type="spellStart"/>
      <w:r>
        <w:t>circuitales</w:t>
      </w:r>
      <w:proofErr w:type="spellEnd"/>
      <w:r w:rsidR="00BF0113">
        <w:t xml:space="preserve"> </w:t>
      </w:r>
      <w:r w:rsidR="00BF0113">
        <w:fldChar w:fldCharType="begin"/>
      </w:r>
      <w:r w:rsidR="00BF0113">
        <w:instrText xml:space="preserve"> REF _Ref514348909 \h </w:instrText>
      </w:r>
      <w:r w:rsidR="00BF0113">
        <w:fldChar w:fldCharType="separate"/>
      </w:r>
      <w:r w:rsidR="00B55C48" w:rsidRPr="001D48D4">
        <w:rPr>
          <w:szCs w:val="24"/>
        </w:rPr>
        <w:t xml:space="preserve">Figura </w:t>
      </w:r>
      <w:r w:rsidR="00B55C48">
        <w:rPr>
          <w:noProof/>
          <w:szCs w:val="24"/>
        </w:rPr>
        <w:t>2</w:t>
      </w:r>
      <w:r w:rsidR="00BF0113">
        <w:fldChar w:fldCharType="end"/>
      </w:r>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2" w:name="_Ref514348909"/>
      <w:bookmarkStart w:id="13" w:name="_Toc514535316"/>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w:t>
      </w:r>
      <w:r w:rsidR="00816E5A">
        <w:rPr>
          <w:sz w:val="24"/>
          <w:szCs w:val="24"/>
        </w:rPr>
        <w:fldChar w:fldCharType="end"/>
      </w:r>
      <w:bookmarkEnd w:id="12"/>
      <w:r w:rsidRPr="001D48D4">
        <w:rPr>
          <w:sz w:val="24"/>
          <w:szCs w:val="24"/>
        </w:rPr>
        <w:t>. Modelo del sistema fisiológico unicelular</w:t>
      </w:r>
      <w:r w:rsidR="00EA2D88">
        <w:rPr>
          <w:sz w:val="24"/>
          <w:szCs w:val="24"/>
        </w:rPr>
        <w:t>.</w:t>
      </w:r>
      <w:bookmarkEnd w:id="13"/>
    </w:p>
    <w:p w:rsidR="00DE2EA2" w:rsidRDefault="00494CBB" w:rsidP="00DE2EA2">
      <w:pPr>
        <w:keepNext/>
        <w:jc w:val="center"/>
      </w:pPr>
      <w:r>
        <w:rPr>
          <w:noProof/>
          <w:lang w:eastAsia="es-CO"/>
        </w:rPr>
        <w:drawing>
          <wp:inline distT="0" distB="0" distL="0" distR="0" wp14:anchorId="3FD80E26" wp14:editId="5EA38F36">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13">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074C66" w:rsidRDefault="00DE2EA2" w:rsidP="00074C66">
      <w:pPr>
        <w:pStyle w:val="Descripcin"/>
        <w:jc w:val="left"/>
        <w:rPr>
          <w:sz w:val="24"/>
          <w:szCs w:val="24"/>
        </w:rPr>
      </w:pPr>
      <w:r w:rsidRPr="001D48D4">
        <w:rPr>
          <w:sz w:val="24"/>
          <w:szCs w:val="24"/>
        </w:rPr>
        <w:t>Fuente:</w:t>
      </w:r>
      <w:r w:rsidR="00074C66" w:rsidRPr="00074C66">
        <w:t xml:space="preserve"> </w:t>
      </w:r>
      <w:r w:rsidR="00074C66" w:rsidRPr="00074C66">
        <w:rPr>
          <w:sz w:val="24"/>
          <w:szCs w:val="24"/>
        </w:rPr>
        <w:t xml:space="preserve">(j. Oscar Casas </w:t>
      </w:r>
      <w:proofErr w:type="spellStart"/>
      <w:r w:rsidR="00074C66" w:rsidRPr="00074C66">
        <w:rPr>
          <w:sz w:val="24"/>
          <w:szCs w:val="24"/>
        </w:rPr>
        <w:t>Piedrafita</w:t>
      </w:r>
      <w:proofErr w:type="spellEnd"/>
      <w:r w:rsidR="00074C66" w:rsidRPr="00074C66">
        <w:rPr>
          <w:sz w:val="24"/>
          <w:szCs w:val="24"/>
        </w:rPr>
        <w:t>, 1998)</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4" w:name="_Toc514535284"/>
      <w:r>
        <w:lastRenderedPageBreak/>
        <w:t xml:space="preserve">El </w:t>
      </w:r>
      <w:proofErr w:type="spellStart"/>
      <w:r>
        <w:t>Electrobisturí</w:t>
      </w:r>
      <w:bookmarkEnd w:id="14"/>
      <w:proofErr w:type="spellEnd"/>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B55C48">
        <w:t>La electrocirugía</w:t>
      </w:r>
      <w:r w:rsidR="0060588D">
        <w:fldChar w:fldCharType="end"/>
      </w:r>
      <w:r w:rsidR="0060588D">
        <w:t>”</w:t>
      </w:r>
      <w:r w:rsidR="00845AB0">
        <w:t xml:space="preserve">, en este caso, el papel lo cumple el </w:t>
      </w:r>
      <w:proofErr w:type="spellStart"/>
      <w:r w:rsidR="00845AB0">
        <w:t>electrobisturí</w:t>
      </w:r>
      <w:proofErr w:type="spellEnd"/>
      <w:r w:rsidR="00845AB0">
        <w:t>.</w:t>
      </w:r>
    </w:p>
    <w:p w:rsidR="0030053D" w:rsidRDefault="008221B2" w:rsidP="00F71179">
      <w:r>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3830D9">
        <w:t>electro</w:t>
      </w:r>
      <w:r w:rsidR="004B487A">
        <w:t>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B55C48" w:rsidRPr="00782FCD">
        <w:rPr>
          <w:szCs w:val="24"/>
        </w:rPr>
        <w:t xml:space="preserve">Figura </w:t>
      </w:r>
      <w:r w:rsidR="00B55C48">
        <w:rPr>
          <w:noProof/>
          <w:szCs w:val="24"/>
        </w:rPr>
        <w:t>3</w:t>
      </w:r>
      <w:r w:rsidR="00F0154C">
        <w:fldChar w:fldCharType="end"/>
      </w:r>
      <w:r w:rsidR="00E95FA5">
        <w:t>.b</w:t>
      </w:r>
      <w:r w:rsidR="00480579">
        <w:t>)</w:t>
      </w:r>
      <w:r w:rsidR="00EA44BA">
        <w:t>,</w:t>
      </w:r>
      <w:r w:rsidR="005A2B82">
        <w:t xml:space="preserve"> se caracteriza por tener ambos electrodos sobre el lápiz del </w:t>
      </w:r>
      <w:proofErr w:type="spellStart"/>
      <w:r w:rsidR="005A2B82">
        <w:t>electrobisturí</w:t>
      </w:r>
      <w:proofErr w:type="spellEnd"/>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5" w:name="_Ref514274515"/>
      <w:bookmarkStart w:id="16" w:name="_Toc514535317"/>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w:t>
      </w:r>
      <w:r w:rsidR="00816E5A">
        <w:rPr>
          <w:sz w:val="24"/>
          <w:szCs w:val="24"/>
        </w:rPr>
        <w:fldChar w:fldCharType="end"/>
      </w:r>
      <w:bookmarkEnd w:id="15"/>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monopolar y b) bipolar</w:t>
      </w:r>
      <w:bookmarkEnd w:id="16"/>
    </w:p>
    <w:p w:rsidR="006016E0" w:rsidRDefault="00480579" w:rsidP="006016E0">
      <w:pPr>
        <w:keepNext/>
      </w:pPr>
      <w:r>
        <w:rPr>
          <w:noProof/>
          <w:lang w:eastAsia="es-CO"/>
        </w:rPr>
        <w:drawing>
          <wp:inline distT="0" distB="0" distL="0" distR="0" wp14:anchorId="43B9E86D" wp14:editId="4E168752">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4">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820C29" w:rsidP="007920EE">
      <w:pPr>
        <w:pStyle w:val="Descripcin"/>
        <w:jc w:val="left"/>
        <w:rPr>
          <w:sz w:val="24"/>
          <w:szCs w:val="24"/>
        </w:rPr>
      </w:pPr>
      <w:r>
        <w:rPr>
          <w:sz w:val="24"/>
          <w:szCs w:val="24"/>
        </w:rPr>
        <w:t>Fuente:</w:t>
      </w:r>
      <w:r w:rsidRPr="00820C29">
        <w:rPr>
          <w:sz w:val="24"/>
          <w:szCs w:val="24"/>
        </w:rPr>
        <w:t xml:space="preserve"> (</w:t>
      </w:r>
      <w:proofErr w:type="spellStart"/>
      <w:r w:rsidRPr="00820C29">
        <w:rPr>
          <w:sz w:val="24"/>
          <w:szCs w:val="24"/>
        </w:rPr>
        <w:t>Electrosurgery</w:t>
      </w:r>
      <w:proofErr w:type="spellEnd"/>
      <w:r w:rsidRPr="00820C29">
        <w:rPr>
          <w:sz w:val="24"/>
          <w:szCs w:val="24"/>
        </w:rPr>
        <w:t xml:space="preserve"> &amp; </w:t>
      </w:r>
      <w:proofErr w:type="spellStart"/>
      <w:r w:rsidRPr="00820C29">
        <w:rPr>
          <w:sz w:val="24"/>
          <w:szCs w:val="24"/>
        </w:rPr>
        <w:t>Electrosurgery</w:t>
      </w:r>
      <w:proofErr w:type="spellEnd"/>
      <w:r w:rsidRPr="00820C29">
        <w:rPr>
          <w:sz w:val="24"/>
          <w:szCs w:val="24"/>
        </w:rPr>
        <w:t>, 2015)</w:t>
      </w:r>
    </w:p>
    <w:p w:rsidR="00820840" w:rsidRDefault="00B02D9A" w:rsidP="00E4273E">
      <w:r>
        <w:lastRenderedPageBreak/>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B55C48" w:rsidRPr="00782FCD">
        <w:rPr>
          <w:szCs w:val="24"/>
        </w:rPr>
        <w:t xml:space="preserve">Figura </w:t>
      </w:r>
      <w:r w:rsidR="00B55C48">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 xml:space="preserve">Este tipo de </w:t>
      </w:r>
      <w:proofErr w:type="spellStart"/>
      <w:r>
        <w:t>electrobisturí</w:t>
      </w:r>
      <w:proofErr w:type="spellEnd"/>
      <w:r>
        <w:t>,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7" w:name="_Toc514535285"/>
      <w:r w:rsidRPr="00A65E3B">
        <w:t xml:space="preserve">Funcionamiento Básico de un </w:t>
      </w:r>
      <w:proofErr w:type="spellStart"/>
      <w:r w:rsidRPr="00A65E3B">
        <w:t>Electrobisturí</w:t>
      </w:r>
      <w:bookmarkEnd w:id="17"/>
      <w:proofErr w:type="spellEnd"/>
    </w:p>
    <w:p w:rsidR="00A65E3B" w:rsidRDefault="009421CC" w:rsidP="00EF69B1">
      <w:r>
        <w:t>E</w:t>
      </w:r>
      <w:r w:rsidR="004A3429">
        <w:t xml:space="preserve">l </w:t>
      </w:r>
      <w:proofErr w:type="spellStart"/>
      <w:r w:rsidR="004A3429">
        <w:t>electrobisturí</w:t>
      </w:r>
      <w:proofErr w:type="spellEnd"/>
      <w:r w:rsidR="004A3429">
        <w:t xml:space="preserve"> usa corrientes</w:t>
      </w:r>
      <w:r w:rsidR="00A65E3B" w:rsidRPr="00A65E3B">
        <w:t xml:space="preserve">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8" w:name="_Toc514535286"/>
      <w:r>
        <w:t>Modos de Trabajo</w:t>
      </w:r>
      <w:bookmarkEnd w:id="18"/>
    </w:p>
    <w:p w:rsidR="00BC0DB1" w:rsidRDefault="00BC0DB1" w:rsidP="00BC0DB1">
      <w:r>
        <w:t xml:space="preserve">El </w:t>
      </w:r>
      <w:proofErr w:type="spellStart"/>
      <w:r>
        <w:t>electrobisturí</w:t>
      </w:r>
      <w:proofErr w:type="spellEnd"/>
      <w:r>
        <w:t xml:space="preserve">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B55C48" w:rsidRPr="00BD7166">
        <w:rPr>
          <w:szCs w:val="24"/>
        </w:rPr>
        <w:t xml:space="preserve">Figura </w:t>
      </w:r>
      <w:r w:rsidR="00B55C48">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19" w:name="_Ref514349334"/>
      <w:bookmarkStart w:id="20" w:name="_Toc514535318"/>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w:t>
      </w:r>
      <w:r w:rsidR="00816E5A">
        <w:rPr>
          <w:sz w:val="24"/>
          <w:szCs w:val="24"/>
        </w:rPr>
        <w:fldChar w:fldCharType="end"/>
      </w:r>
      <w:bookmarkEnd w:id="19"/>
      <w:r w:rsidRPr="00BD7166">
        <w:rPr>
          <w:sz w:val="24"/>
          <w:szCs w:val="24"/>
        </w:rPr>
        <w:t xml:space="preserve">. </w:t>
      </w:r>
      <w:r w:rsidR="004D7C72" w:rsidRPr="00BD7166">
        <w:rPr>
          <w:sz w:val="24"/>
          <w:szCs w:val="24"/>
        </w:rPr>
        <w:t>Efectos de diferentes cortes sobre tejido</w:t>
      </w:r>
      <w:r w:rsidR="004D7C72">
        <w:t>.</w:t>
      </w:r>
      <w:bookmarkEnd w:id="20"/>
    </w:p>
    <w:p w:rsidR="00BD7166" w:rsidRDefault="00833EC2" w:rsidP="00BD7166">
      <w:pPr>
        <w:keepNext/>
        <w:jc w:val="center"/>
      </w:pPr>
      <w:r>
        <w:rPr>
          <w:noProof/>
          <w:lang w:eastAsia="es-CO"/>
        </w:rPr>
        <w:drawing>
          <wp:inline distT="0" distB="0" distL="0" distR="0" wp14:anchorId="515239F1" wp14:editId="5A85B4A1">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5">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820C29" w:rsidP="00590600">
      <w:pPr>
        <w:pStyle w:val="Descripcin"/>
        <w:jc w:val="left"/>
        <w:rPr>
          <w:sz w:val="24"/>
          <w:szCs w:val="24"/>
        </w:rPr>
      </w:pPr>
      <w:r>
        <w:rPr>
          <w:sz w:val="24"/>
          <w:szCs w:val="24"/>
        </w:rPr>
        <w:t>Fuente:</w:t>
      </w:r>
      <w:r w:rsidRPr="00820C29">
        <w:t xml:space="preserve"> </w:t>
      </w:r>
      <w:r w:rsidRPr="00820C29">
        <w:rPr>
          <w:sz w:val="24"/>
          <w:szCs w:val="24"/>
        </w:rPr>
        <w:t>(MARTINEZ, NIDIA EDITH PLATA, 2009)</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w:t>
      </w:r>
      <w:r w:rsidR="00A61C75">
        <w:t>endo del efecto deseado la corriente</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B55C48" w:rsidRPr="00501EF6">
        <w:rPr>
          <w:szCs w:val="24"/>
        </w:rPr>
        <w:t xml:space="preserve">Figura </w:t>
      </w:r>
      <w:r w:rsidR="00B55C48">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1" w:name="_Ref514275679"/>
      <w:bookmarkStart w:id="22" w:name="_Toc514535319"/>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w:t>
      </w:r>
      <w:r w:rsidR="00816E5A">
        <w:rPr>
          <w:sz w:val="24"/>
          <w:szCs w:val="24"/>
        </w:rPr>
        <w:fldChar w:fldCharType="end"/>
      </w:r>
      <w:bookmarkEnd w:id="21"/>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2"/>
    </w:p>
    <w:p w:rsidR="00501EF6" w:rsidRDefault="00BD3686" w:rsidP="00501EF6">
      <w:pPr>
        <w:pStyle w:val="Textoindependiente"/>
        <w:keepNext/>
        <w:jc w:val="center"/>
      </w:pPr>
      <w:r>
        <w:rPr>
          <w:noProof/>
          <w:lang w:eastAsia="es-CO"/>
        </w:rPr>
        <w:drawing>
          <wp:inline distT="0" distB="0" distL="0" distR="0" wp14:anchorId="566F7BC6" wp14:editId="0DEC3B5E">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6"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B55C48" w:rsidRPr="00B55C48">
        <w:t xml:space="preserve">Figura </w:t>
      </w:r>
      <w:r w:rsidR="00B55C48" w:rsidRPr="00B55C48">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3" w:name="_Toc514535287"/>
      <w:r>
        <w:lastRenderedPageBreak/>
        <w:t>Aplicaciones</w:t>
      </w:r>
      <w:bookmarkEnd w:id="23"/>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w:t>
      </w:r>
      <w:proofErr w:type="spellStart"/>
      <w:r w:rsidR="003B6EA5">
        <w:t>conización</w:t>
      </w:r>
      <w:proofErr w:type="spellEnd"/>
      <w:r w:rsidR="003B6EA5">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4" w:name="_Ref514489161"/>
      <w:bookmarkStart w:id="25" w:name="_Toc514535288"/>
      <w:r>
        <w:t>Seguridad eléctrica de los p</w:t>
      </w:r>
      <w:r w:rsidR="00F71179">
        <w:t xml:space="preserve">rocedimientos </w:t>
      </w:r>
      <w:r>
        <w:t>e</w:t>
      </w:r>
      <w:r w:rsidR="00E07F5C">
        <w:t>lectro quirúrgicos</w:t>
      </w:r>
      <w:bookmarkEnd w:id="24"/>
      <w:bookmarkEnd w:id="25"/>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Pr="00E07F5C" w:rsidRDefault="00A847FE" w:rsidP="00E07F5C">
      <w:r>
        <w:t xml:space="preserve">La </w:t>
      </w:r>
      <w:r w:rsidR="00E07F5C">
        <w:t>norm</w:t>
      </w:r>
      <w:r>
        <w:t>a internacional IEC-</w:t>
      </w:r>
      <w:r w:rsidRPr="00820C29">
        <w:t>60601-1,</w:t>
      </w:r>
      <w:r w:rsidR="00E07F5C" w:rsidRPr="00820C29">
        <w:t xml:space="preserve"> divide</w:t>
      </w:r>
      <w:r w:rsidR="00E07F5C">
        <w:t xml:space="preserv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6" w:name="_Toc514535289"/>
      <w:r>
        <w:lastRenderedPageBreak/>
        <w:t>C</w:t>
      </w:r>
      <w:r w:rsidR="00FA7A96" w:rsidRPr="00FA7A96">
        <w:t>lasificación de riesgo de los dispositivos médicos</w:t>
      </w:r>
      <w:bookmarkEnd w:id="26"/>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7" w:name="_Toc514535395"/>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B55C48">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7"/>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8" w:name="_Toc514535290"/>
      <w:r>
        <w:lastRenderedPageBreak/>
        <w:t>Normatividad</w:t>
      </w:r>
      <w:bookmarkEnd w:id="28"/>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9" w:name="_Toc514535291"/>
      <w:r>
        <w:t>Recomendaciones de uso</w:t>
      </w:r>
      <w:r w:rsidR="009B1F33">
        <w:t xml:space="preserve"> de equipos </w:t>
      </w:r>
      <w:proofErr w:type="spellStart"/>
      <w:r w:rsidR="009B1F33">
        <w:t>electroquirugicos</w:t>
      </w:r>
      <w:proofErr w:type="spellEnd"/>
      <w:r w:rsidR="003629DE">
        <w:t>.</w:t>
      </w:r>
      <w:bookmarkEnd w:id="29"/>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 xml:space="preserve">e debe tener presente que el lazo por donde circula la corriente al momento de hacer funcionar el </w:t>
      </w:r>
      <w:proofErr w:type="spellStart"/>
      <w:r w:rsidR="003B60D5">
        <w:t>electrobistur</w:t>
      </w:r>
      <w:r w:rsidR="00A374EE">
        <w:t>í</w:t>
      </w:r>
      <w:proofErr w:type="spellEnd"/>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0" w:name="_Toc514535292"/>
      <w:r>
        <w:t>Diseño de la unidad Electroquirúrgica</w:t>
      </w:r>
      <w:bookmarkEnd w:id="30"/>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1" w:name="_Toc514535293"/>
      <w:r>
        <w:t>Criterio de Diseño</w:t>
      </w:r>
      <w:bookmarkEnd w:id="31"/>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B55C48" w:rsidRPr="004F49DB">
        <w:rPr>
          <w:szCs w:val="24"/>
        </w:rPr>
        <w:t xml:space="preserve">Tabla </w:t>
      </w:r>
      <w:r w:rsidR="00B55C48">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2" w:name="_Ref514404078"/>
      <w:bookmarkStart w:id="33" w:name="_Toc514535396"/>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B55C48">
        <w:rPr>
          <w:noProof/>
          <w:sz w:val="24"/>
          <w:szCs w:val="24"/>
        </w:rPr>
        <w:t>3</w:t>
      </w:r>
      <w:r w:rsidR="0012254C" w:rsidRPr="004F49DB">
        <w:rPr>
          <w:noProof/>
          <w:sz w:val="24"/>
          <w:szCs w:val="24"/>
        </w:rPr>
        <w:fldChar w:fldCharType="end"/>
      </w:r>
      <w:bookmarkEnd w:id="32"/>
      <w:r w:rsidRPr="004F49DB">
        <w:rPr>
          <w:sz w:val="24"/>
          <w:szCs w:val="24"/>
        </w:rPr>
        <w:t>. Especificaciones Técnicas del Equipo.</w:t>
      </w:r>
      <w:bookmarkEnd w:id="33"/>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4" w:name="_Toc514535294"/>
      <w:r>
        <w:lastRenderedPageBreak/>
        <w:t>Diagrama de b</w:t>
      </w:r>
      <w:r w:rsidR="00F71179">
        <w:t>loques</w:t>
      </w:r>
      <w:bookmarkEnd w:id="34"/>
    </w:p>
    <w:p w:rsidR="00262B93" w:rsidRPr="002A0212" w:rsidRDefault="00262B93" w:rsidP="003F5A8B">
      <w:pPr>
        <w:pStyle w:val="Descripcin"/>
        <w:keepNext/>
        <w:jc w:val="left"/>
        <w:rPr>
          <w:sz w:val="24"/>
          <w:szCs w:val="24"/>
        </w:rPr>
      </w:pPr>
      <w:bookmarkStart w:id="35" w:name="_Ref514404035"/>
      <w:bookmarkStart w:id="36" w:name="_Toc514535320"/>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w:t>
      </w:r>
      <w:r w:rsidR="00816E5A">
        <w:rPr>
          <w:sz w:val="24"/>
          <w:szCs w:val="24"/>
        </w:rPr>
        <w:fldChar w:fldCharType="end"/>
      </w:r>
      <w:bookmarkEnd w:id="35"/>
      <w:r w:rsidRPr="002A0212">
        <w:rPr>
          <w:sz w:val="24"/>
          <w:szCs w:val="24"/>
        </w:rPr>
        <w:t>. Diagrama de Bloques del Electrobisturi</w:t>
      </w:r>
      <w:bookmarkEnd w:id="36"/>
    </w:p>
    <w:p w:rsidR="00A67207" w:rsidRPr="00A67207" w:rsidRDefault="002D157C" w:rsidP="00A67207">
      <w:pPr>
        <w:keepNext/>
        <w:rPr>
          <w:szCs w:val="24"/>
        </w:rPr>
      </w:pPr>
      <w:r>
        <w:rPr>
          <w:noProof/>
          <w:lang w:eastAsia="es-CO"/>
        </w:rPr>
        <w:drawing>
          <wp:inline distT="0" distB="0" distL="0" distR="0" wp14:anchorId="3AAE2FDC" wp14:editId="476ED2EE">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B55C48" w:rsidRPr="002A0212">
        <w:rPr>
          <w:szCs w:val="24"/>
        </w:rPr>
        <w:t xml:space="preserve">Figura </w:t>
      </w:r>
      <w:r w:rsidR="00B55C48">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7" w:name="_Toc514535295"/>
      <w:r>
        <w:t>Diseño de Módulos Principales</w:t>
      </w:r>
      <w:bookmarkEnd w:id="37"/>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w:t>
      </w:r>
      <w:proofErr w:type="spellStart"/>
      <w:r w:rsidR="001D3A47">
        <w:t>PCB</w:t>
      </w:r>
      <w:r w:rsidR="002F01CB">
        <w:t>’s</w:t>
      </w:r>
      <w:proofErr w:type="spellEnd"/>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B55C48" w:rsidRPr="00BD7858">
        <w:rPr>
          <w:szCs w:val="24"/>
        </w:rPr>
        <w:t xml:space="preserve">Figura </w:t>
      </w:r>
      <w:r w:rsidR="00B55C48">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8" w:name="_Ref514404262"/>
      <w:bookmarkStart w:id="39" w:name="_Toc514535321"/>
      <w:r w:rsidRPr="00BD785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7</w:t>
      </w:r>
      <w:r w:rsidR="00816E5A">
        <w:rPr>
          <w:sz w:val="24"/>
          <w:szCs w:val="24"/>
        </w:rPr>
        <w:fldChar w:fldCharType="end"/>
      </w:r>
      <w:bookmarkEnd w:id="38"/>
      <w:r w:rsidRPr="00BD7858">
        <w:rPr>
          <w:sz w:val="24"/>
          <w:szCs w:val="24"/>
        </w:rPr>
        <w:t>. Circuito impreso primera corrida de PCB</w:t>
      </w:r>
      <w:bookmarkEnd w:id="39"/>
    </w:p>
    <w:p w:rsidR="00923FAF" w:rsidRDefault="00F65EA2" w:rsidP="00923FAF">
      <w:pPr>
        <w:keepNext/>
        <w:jc w:val="center"/>
      </w:pPr>
      <w:r>
        <w:rPr>
          <w:noProof/>
          <w:lang w:eastAsia="es-CO"/>
        </w:rPr>
        <w:drawing>
          <wp:inline distT="0" distB="0" distL="0" distR="0" wp14:anchorId="019EBD4C" wp14:editId="41D0AF00">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B55C48" w:rsidRPr="00BD7858">
        <w:rPr>
          <w:szCs w:val="24"/>
        </w:rPr>
        <w:t xml:space="preserve">Figura </w:t>
      </w:r>
      <w:r w:rsidR="00B55C48">
        <w:rPr>
          <w:noProof/>
          <w:szCs w:val="24"/>
        </w:rPr>
        <w:t>7</w:t>
      </w:r>
      <w:r w:rsidR="00D454D4">
        <w:fldChar w:fldCharType="end"/>
      </w:r>
      <w:r w:rsidR="001B3DE8">
        <w:t>,</w:t>
      </w:r>
      <w:r w:rsidR="00DF75CB">
        <w:t xml:space="preserve"> </w:t>
      </w:r>
      <w:r w:rsidR="00146D1B">
        <w:t>son elementos superficiales</w:t>
      </w:r>
      <w:r w:rsidR="000746FD">
        <w:t xml:space="preserve"> (</w:t>
      </w:r>
      <w:proofErr w:type="spellStart"/>
      <w:r w:rsidR="000746FD">
        <w:t>smd</w:t>
      </w:r>
      <w:proofErr w:type="spellEnd"/>
      <w:r w:rsidR="000746FD">
        <w:t>)</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w:t>
      </w:r>
      <w:r w:rsidR="00B6191B">
        <w:lastRenderedPageBreak/>
        <w:t>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B55C48" w:rsidRPr="00ED5861">
        <w:rPr>
          <w:szCs w:val="24"/>
        </w:rPr>
        <w:t xml:space="preserve">Figura </w:t>
      </w:r>
      <w:r w:rsidR="00B55C48">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B55C48" w:rsidRPr="00020BDC">
        <w:rPr>
          <w:szCs w:val="24"/>
        </w:rPr>
        <w:t xml:space="preserve">Figura </w:t>
      </w:r>
      <w:r w:rsidR="00B55C48">
        <w:rPr>
          <w:noProof/>
          <w:szCs w:val="24"/>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0" w:name="_Ref514353252"/>
      <w:bookmarkStart w:id="41" w:name="_Toc514535322"/>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8</w:t>
      </w:r>
      <w:r w:rsidR="00816E5A">
        <w:rPr>
          <w:sz w:val="24"/>
          <w:szCs w:val="24"/>
        </w:rPr>
        <w:fldChar w:fldCharType="end"/>
      </w:r>
      <w:bookmarkEnd w:id="40"/>
      <w:r w:rsidRPr="00ED5861">
        <w:rPr>
          <w:sz w:val="24"/>
          <w:szCs w:val="24"/>
        </w:rPr>
        <w:t xml:space="preserve">. Estación de calor Marca </w:t>
      </w:r>
      <w:proofErr w:type="spellStart"/>
      <w:r w:rsidRPr="00ED5861">
        <w:rPr>
          <w:sz w:val="24"/>
          <w:szCs w:val="24"/>
        </w:rPr>
        <w:t>Yihua</w:t>
      </w:r>
      <w:proofErr w:type="spellEnd"/>
      <w:r w:rsidRPr="00ED5861">
        <w:rPr>
          <w:sz w:val="24"/>
          <w:szCs w:val="24"/>
        </w:rPr>
        <w:t xml:space="preserve"> YH-853AAA</w:t>
      </w:r>
      <w:bookmarkEnd w:id="41"/>
    </w:p>
    <w:p w:rsidR="00ED5861" w:rsidRDefault="00C52AEA" w:rsidP="00ED5861">
      <w:pPr>
        <w:keepNext/>
        <w:jc w:val="center"/>
      </w:pPr>
      <w:r>
        <w:rPr>
          <w:noProof/>
          <w:lang w:eastAsia="es-CO"/>
        </w:rPr>
        <w:drawing>
          <wp:inline distT="0" distB="0" distL="0" distR="0" wp14:anchorId="7DD67B26" wp14:editId="283F588B">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9"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B55C48" w:rsidRPr="007B64CA">
        <w:rPr>
          <w:szCs w:val="24"/>
        </w:rPr>
        <w:t xml:space="preserve">Figura </w:t>
      </w:r>
      <w:r w:rsidR="00B55C48">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2D134C" w:rsidRPr="007B64CA" w:rsidRDefault="002D134C" w:rsidP="007B64CA">
      <w:pPr>
        <w:pStyle w:val="Descripcin"/>
        <w:keepNext/>
        <w:jc w:val="left"/>
        <w:rPr>
          <w:sz w:val="24"/>
          <w:szCs w:val="24"/>
        </w:rPr>
      </w:pPr>
      <w:bookmarkStart w:id="42" w:name="_Ref514353390"/>
      <w:bookmarkStart w:id="43" w:name="_Toc514535323"/>
      <w:r w:rsidRPr="007B64C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9</w:t>
      </w:r>
      <w:r w:rsidR="00816E5A">
        <w:rPr>
          <w:sz w:val="24"/>
          <w:szCs w:val="24"/>
        </w:rPr>
        <w:fldChar w:fldCharType="end"/>
      </w:r>
      <w:bookmarkEnd w:id="42"/>
      <w:r w:rsidRPr="007B64CA">
        <w:rPr>
          <w:sz w:val="24"/>
          <w:szCs w:val="24"/>
        </w:rPr>
        <w:t>. Microscopi</w:t>
      </w:r>
      <w:r w:rsidR="00226A8E" w:rsidRPr="007B64CA">
        <w:rPr>
          <w:sz w:val="24"/>
          <w:szCs w:val="24"/>
        </w:rPr>
        <w:t>o digital zoom digital x200.</w:t>
      </w:r>
      <w:bookmarkEnd w:id="43"/>
    </w:p>
    <w:p w:rsidR="00EF5711" w:rsidRDefault="0097470C" w:rsidP="00EF5711">
      <w:pPr>
        <w:keepNext/>
        <w:jc w:val="center"/>
      </w:pPr>
      <w:r>
        <w:rPr>
          <w:noProof/>
          <w:lang w:eastAsia="es-CO"/>
        </w:rPr>
        <w:drawing>
          <wp:inline distT="0" distB="0" distL="0" distR="0" wp14:anchorId="21348A2A" wp14:editId="77A5338A">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 xml:space="preserve">test </w:t>
      </w:r>
      <w:proofErr w:type="spellStart"/>
      <w:r w:rsidR="006F3B3E" w:rsidRPr="00EF5711">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4" w:name="_Ref514355414"/>
      <w:bookmarkStart w:id="45" w:name="_Toc514535324"/>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0</w:t>
      </w:r>
      <w:r w:rsidR="00816E5A">
        <w:rPr>
          <w:sz w:val="24"/>
          <w:szCs w:val="24"/>
        </w:rPr>
        <w:fldChar w:fldCharType="end"/>
      </w:r>
      <w:bookmarkEnd w:id="44"/>
      <w:r w:rsidRPr="00020BDC">
        <w:rPr>
          <w:sz w:val="24"/>
          <w:szCs w:val="24"/>
        </w:rPr>
        <w:t xml:space="preserve">. </w:t>
      </w:r>
      <w:r w:rsidR="0077786B" w:rsidRPr="00020BDC">
        <w:rPr>
          <w:sz w:val="24"/>
          <w:szCs w:val="24"/>
        </w:rPr>
        <w:t>Tarjeta soldada, primera corrida de PCB</w:t>
      </w:r>
      <w:bookmarkEnd w:id="45"/>
    </w:p>
    <w:p w:rsidR="00495DCD" w:rsidRDefault="005758F1" w:rsidP="00495DCD">
      <w:pPr>
        <w:keepNext/>
        <w:jc w:val="center"/>
      </w:pPr>
      <w:r>
        <w:rPr>
          <w:noProof/>
          <w:lang w:eastAsia="es-CO"/>
        </w:rPr>
        <w:drawing>
          <wp:inline distT="0" distB="0" distL="0" distR="0" wp14:anchorId="17B71D83" wp14:editId="66F3DF1D">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21"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6" w:name="_Toc514535296"/>
      <w:r>
        <w:t>Control lógico principal</w:t>
      </w:r>
      <w:bookmarkEnd w:id="46"/>
    </w:p>
    <w:p w:rsidR="00AE1DAD" w:rsidRDefault="003F34DE" w:rsidP="00AE1DAD">
      <w:pPr>
        <w:ind w:firstLine="0"/>
      </w:pPr>
      <w:r>
        <w:t xml:space="preserve">Aunque el control lógico principal se presenta en un solo módulo en el diagrama de bloques del </w:t>
      </w:r>
      <w:proofErr w:type="spellStart"/>
      <w:r>
        <w:t>electrobisturí</w:t>
      </w:r>
      <w:proofErr w:type="spellEnd"/>
      <w:r>
        <w:t xml:space="preserve">,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B55C48" w:rsidRPr="002A0212">
        <w:rPr>
          <w:szCs w:val="24"/>
        </w:rPr>
        <w:t xml:space="preserve">Figura </w:t>
      </w:r>
      <w:r w:rsidR="00B55C48">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7" w:name="_Ref514355648"/>
      <w:bookmarkStart w:id="48" w:name="_Toc514535325"/>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1</w:t>
      </w:r>
      <w:r w:rsidR="00816E5A">
        <w:rPr>
          <w:sz w:val="24"/>
          <w:szCs w:val="24"/>
        </w:rPr>
        <w:fldChar w:fldCharType="end"/>
      </w:r>
      <w:bookmarkEnd w:id="47"/>
      <w:r w:rsidRPr="006339FF">
        <w:rPr>
          <w:sz w:val="24"/>
          <w:szCs w:val="24"/>
        </w:rPr>
        <w:t>. ATmega238P 32-TQFP (7x7)</w:t>
      </w:r>
      <w:bookmarkEnd w:id="48"/>
    </w:p>
    <w:p w:rsidR="006339FF" w:rsidRDefault="00AE1DAD" w:rsidP="006339FF">
      <w:pPr>
        <w:keepNext/>
        <w:ind w:firstLine="0"/>
        <w:jc w:val="center"/>
      </w:pPr>
      <w:r>
        <w:rPr>
          <w:noProof/>
          <w:lang w:eastAsia="es-CO"/>
        </w:rPr>
        <w:drawing>
          <wp:inline distT="0" distB="0" distL="0" distR="0" wp14:anchorId="34C3420A" wp14:editId="41C93FB1">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B55C48" w:rsidRPr="006339FF">
        <w:rPr>
          <w:szCs w:val="24"/>
        </w:rPr>
        <w:t xml:space="preserve">Figura </w:t>
      </w:r>
      <w:r w:rsidR="00B55C48">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w:t>
      </w:r>
      <w:r w:rsidR="009A2985" w:rsidRPr="002405E6">
        <w:t>IDE</w:t>
      </w:r>
      <w:r w:rsidR="00814CA4" w:rsidRPr="002405E6">
        <w:t xml:space="preserve"> open </w:t>
      </w:r>
      <w:proofErr w:type="spellStart"/>
      <w:r w:rsidR="00814CA4" w:rsidRPr="002405E6">
        <w:t>source</w:t>
      </w:r>
      <w:proofErr w:type="spellEnd"/>
      <w:r w:rsidR="008E0E1D" w:rsidRPr="002405E6">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49" w:name="_Toc514535297"/>
      <w:r>
        <w:t>Bioimpedanciometro</w:t>
      </w:r>
      <w:bookmarkEnd w:id="49"/>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E7666B" w:rsidRDefault="000257AB" w:rsidP="00C510EE">
      <w:pPr>
        <w:pStyle w:val="Ttulo4"/>
      </w:pPr>
      <w:r>
        <w:t>Diagrama de Bloques</w:t>
      </w:r>
    </w:p>
    <w:p w:rsidR="00C510EE" w:rsidRPr="00C510EE" w:rsidRDefault="00C510EE" w:rsidP="00C510EE">
      <w:pPr>
        <w:pStyle w:val="Textoindependiente"/>
      </w:pPr>
    </w:p>
    <w:p w:rsidR="009603E0" w:rsidRPr="001C78DD" w:rsidRDefault="003C478C" w:rsidP="001C78DD">
      <w:pPr>
        <w:pStyle w:val="Descripcin"/>
        <w:keepNext/>
        <w:jc w:val="left"/>
        <w:rPr>
          <w:sz w:val="24"/>
          <w:szCs w:val="24"/>
        </w:rPr>
      </w:pPr>
      <w:bookmarkStart w:id="50" w:name="_Ref514360413"/>
      <w:bookmarkStart w:id="51" w:name="_Toc514535326"/>
      <w:r w:rsidRPr="001C78D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2</w:t>
      </w:r>
      <w:r w:rsidR="00816E5A">
        <w:rPr>
          <w:sz w:val="24"/>
          <w:szCs w:val="24"/>
        </w:rPr>
        <w:fldChar w:fldCharType="end"/>
      </w:r>
      <w:bookmarkEnd w:id="50"/>
      <w:r w:rsidRPr="001C78DD">
        <w:rPr>
          <w:sz w:val="24"/>
          <w:szCs w:val="24"/>
        </w:rPr>
        <w:t xml:space="preserve">. Diagrama de Bloques para el Sistema de </w:t>
      </w:r>
      <w:proofErr w:type="spellStart"/>
      <w:r w:rsidRPr="001C78DD">
        <w:rPr>
          <w:sz w:val="24"/>
          <w:szCs w:val="24"/>
        </w:rPr>
        <w:t>Bioimpedanciometría</w:t>
      </w:r>
      <w:bookmarkEnd w:id="51"/>
      <w:proofErr w:type="spellEnd"/>
    </w:p>
    <w:p w:rsidR="008C12EF" w:rsidRDefault="00145F21" w:rsidP="008C12EF">
      <w:pPr>
        <w:keepNext/>
        <w:jc w:val="center"/>
      </w:pPr>
      <w:r>
        <w:rPr>
          <w:noProof/>
          <w:lang w:eastAsia="es-CO"/>
        </w:rPr>
        <w:drawing>
          <wp:inline distT="0" distB="0" distL="0" distR="0" wp14:anchorId="609D3CC5" wp14:editId="0B3138BF">
            <wp:extent cx="5953760" cy="2569779"/>
            <wp:effectExtent l="0" t="0" r="0" b="254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23">
                      <a:extLst>
                        <a:ext uri="{28A0092B-C50C-407E-A947-70E740481C1C}">
                          <a14:useLocalDpi xmlns:a14="http://schemas.microsoft.com/office/drawing/2010/main" val="0"/>
                        </a:ext>
                      </a:extLst>
                    </a:blip>
                    <a:srcRect t="4000" b="3187"/>
                    <a:stretch/>
                  </pic:blipFill>
                  <pic:spPr bwMode="auto">
                    <a:xfrm>
                      <a:off x="0" y="0"/>
                      <a:ext cx="5989810" cy="2585339"/>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EA6F92" w:rsidRDefault="00F31DC0" w:rsidP="00145F21">
      <w:r>
        <w:lastRenderedPageBreak/>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B55C48" w:rsidRPr="001C78DD">
        <w:rPr>
          <w:szCs w:val="24"/>
        </w:rPr>
        <w:t xml:space="preserve">Figura </w:t>
      </w:r>
      <w:r w:rsidR="00B55C48">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 xml:space="preserve">el bloque del </w:t>
      </w:r>
      <w:proofErr w:type="spellStart"/>
      <w:r w:rsidR="00FB6336">
        <w:t>b</w:t>
      </w:r>
      <w:r w:rsidR="002845B5">
        <w:t>ioimpedanciometro</w:t>
      </w:r>
      <w:proofErr w:type="spellEnd"/>
      <w:r w:rsidR="002845B5">
        <w:t xml:space="preserve">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2"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B55C48">
              <w:rPr>
                <w:i w:val="0"/>
                <w:noProof/>
                <w:sz w:val="24"/>
                <w:szCs w:val="24"/>
              </w:rPr>
              <w:t>1</w:t>
            </w:r>
            <w:r w:rsidRPr="009A03AF">
              <w:rPr>
                <w:i w:val="0"/>
                <w:sz w:val="24"/>
                <w:szCs w:val="24"/>
              </w:rPr>
              <w:fldChar w:fldCharType="end"/>
            </w:r>
            <w:r w:rsidRPr="009A03AF">
              <w:rPr>
                <w:i w:val="0"/>
                <w:sz w:val="24"/>
                <w:szCs w:val="24"/>
              </w:rPr>
              <w:t>)</w:t>
            </w:r>
            <w:bookmarkEnd w:id="52"/>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3"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B55C48">
              <w:rPr>
                <w:i w:val="0"/>
                <w:noProof/>
                <w:sz w:val="24"/>
                <w:szCs w:val="24"/>
              </w:rPr>
              <w:t>2</w:t>
            </w:r>
            <w:r w:rsidRPr="009A03AF">
              <w:rPr>
                <w:i w:val="0"/>
                <w:sz w:val="24"/>
                <w:szCs w:val="24"/>
              </w:rPr>
              <w:fldChar w:fldCharType="end"/>
            </w:r>
            <w:r w:rsidRPr="009A03AF">
              <w:rPr>
                <w:i w:val="0"/>
                <w:sz w:val="24"/>
                <w:szCs w:val="24"/>
              </w:rPr>
              <w:t>)</w:t>
            </w:r>
            <w:bookmarkEnd w:id="53"/>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B55C48" w:rsidRPr="00B55C48">
        <w:rPr>
          <w:i/>
          <w:szCs w:val="24"/>
        </w:rPr>
        <w:t xml:space="preserve">( </w:t>
      </w:r>
      <w:r w:rsidR="00B55C48">
        <w:rPr>
          <w:i/>
          <w:noProof/>
          <w:szCs w:val="24"/>
        </w:rPr>
        <w:t>1</w:t>
      </w:r>
      <w:r w:rsidR="00B55C48" w:rsidRPr="00B55C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B55C48" w:rsidRPr="009A03AF">
        <w:rPr>
          <w:szCs w:val="24"/>
        </w:rPr>
        <w:t xml:space="preserve">( </w:t>
      </w:r>
      <w:r w:rsidR="00B55C48">
        <w:rPr>
          <w:i/>
          <w:noProof/>
          <w:szCs w:val="24"/>
        </w:rPr>
        <w:t>2</w:t>
      </w:r>
      <w:r w:rsidR="00B55C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B55C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w:t>
      </w:r>
      <w:proofErr w:type="spellStart"/>
      <w:r>
        <w:t>linealización</w:t>
      </w:r>
      <w:proofErr w:type="spellEnd"/>
      <w:r>
        <w:t>,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4" w:name="_Ref514360603"/>
      <w:bookmarkStart w:id="55" w:name="_Toc514535327"/>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3</w:t>
      </w:r>
      <w:r w:rsidR="00816E5A">
        <w:rPr>
          <w:sz w:val="24"/>
          <w:szCs w:val="24"/>
        </w:rPr>
        <w:fldChar w:fldCharType="end"/>
      </w:r>
      <w:bookmarkEnd w:id="54"/>
      <w:r w:rsidRPr="00482C3A">
        <w:rPr>
          <w:sz w:val="24"/>
          <w:szCs w:val="24"/>
        </w:rPr>
        <w:t>. Sistema Convertidor de Impedancia de alta Precisión AD5933</w:t>
      </w:r>
      <w:bookmarkEnd w:id="55"/>
    </w:p>
    <w:p w:rsidR="00482C3A" w:rsidRDefault="00F02950" w:rsidP="00482C3A">
      <w:pPr>
        <w:keepNext/>
        <w:jc w:val="center"/>
      </w:pPr>
      <w:r w:rsidRPr="00D4387E">
        <w:rPr>
          <w:rFonts w:cs="Times New Roman"/>
          <w:noProof/>
          <w:szCs w:val="24"/>
          <w:lang w:eastAsia="es-CO"/>
        </w:rPr>
        <w:drawing>
          <wp:inline distT="0" distB="0" distL="0" distR="0" wp14:anchorId="7A5AAF6E" wp14:editId="04090A12">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B55C48" w:rsidRPr="001C78DD">
        <w:rPr>
          <w:szCs w:val="24"/>
        </w:rPr>
        <w:t xml:space="preserve">Figura </w:t>
      </w:r>
      <w:r w:rsidR="00B55C48">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B55C48" w:rsidRPr="00482C3A">
        <w:rPr>
          <w:szCs w:val="24"/>
        </w:rPr>
        <w:t xml:space="preserve">Figura </w:t>
      </w:r>
      <w:r w:rsidR="00B55C48">
        <w:rPr>
          <w:noProof/>
          <w:szCs w:val="24"/>
        </w:rPr>
        <w:t>13</w:t>
      </w:r>
      <w:r w:rsidR="003835D7">
        <w:fldChar w:fldCharType="end"/>
      </w:r>
      <w:r w:rsidR="003835D7">
        <w:t>)</w:t>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D43A02">
        <w:rPr>
          <w:rFonts w:cs="Times New Roman"/>
          <w:szCs w:val="24"/>
        </w:rPr>
        <w:t>para el rad</w:t>
      </w:r>
      <w:r w:rsidR="00C7119F">
        <w:rPr>
          <w:rFonts w:cs="Times New Roman"/>
          <w:szCs w:val="24"/>
        </w:rPr>
        <w:t xml:space="preserve">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6" w:name="_Toc514535328"/>
      <w:r w:rsidRPr="00FA132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4</w:t>
      </w:r>
      <w:r w:rsidR="00816E5A">
        <w:rPr>
          <w:sz w:val="24"/>
          <w:szCs w:val="24"/>
        </w:rPr>
        <w:fldChar w:fldCharType="end"/>
      </w:r>
      <w:r w:rsidRPr="00FA1320">
        <w:rPr>
          <w:sz w:val="24"/>
          <w:szCs w:val="24"/>
        </w:rPr>
        <w:t xml:space="preserve">. Sistemas de acoplamiento y </w:t>
      </w:r>
      <w:proofErr w:type="spellStart"/>
      <w:r w:rsidRPr="00FA1320">
        <w:rPr>
          <w:sz w:val="24"/>
          <w:szCs w:val="24"/>
        </w:rPr>
        <w:t>sensado</w:t>
      </w:r>
      <w:proofErr w:type="spellEnd"/>
      <w:r w:rsidRPr="00FA1320">
        <w:rPr>
          <w:sz w:val="24"/>
          <w:szCs w:val="24"/>
        </w:rPr>
        <w:t xml:space="preserve"> de bioimpedancia</w:t>
      </w:r>
      <w:bookmarkEnd w:id="56"/>
    </w:p>
    <w:p w:rsidR="00784EB9" w:rsidRDefault="00784EB9" w:rsidP="00385D8A">
      <w:pPr>
        <w:keepNext/>
        <w:jc w:val="center"/>
      </w:pPr>
      <w:r>
        <w:rPr>
          <w:noProof/>
          <w:lang w:eastAsia="es-CO"/>
        </w:rPr>
        <w:drawing>
          <wp:inline distT="0" distB="0" distL="0" distR="0" wp14:anchorId="69D418CC" wp14:editId="08C83629">
            <wp:extent cx="5761439" cy="234906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5">
                      <a:extLst>
                        <a:ext uri="{28A0092B-C50C-407E-A947-70E740481C1C}">
                          <a14:useLocalDpi xmlns:a14="http://schemas.microsoft.com/office/drawing/2010/main" val="0"/>
                        </a:ext>
                      </a:extLst>
                    </a:blip>
                    <a:stretch>
                      <a:fillRect/>
                    </a:stretch>
                  </pic:blipFill>
                  <pic:spPr>
                    <a:xfrm>
                      <a:off x="0" y="0"/>
                      <a:ext cx="5823962" cy="237455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B55C48" w:rsidRPr="00C0050D">
        <w:rPr>
          <w:szCs w:val="24"/>
        </w:rPr>
        <w:t xml:space="preserve">Figura </w:t>
      </w:r>
      <w:r w:rsidR="00B55C48">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7" w:name="_Ref514513588"/>
      <w:bookmarkStart w:id="58" w:name="_Ref514513137"/>
      <w:bookmarkStart w:id="59" w:name="_Toc514535329"/>
      <w:r w:rsidRPr="00C0050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5</w:t>
      </w:r>
      <w:r w:rsidR="00816E5A">
        <w:rPr>
          <w:sz w:val="24"/>
          <w:szCs w:val="24"/>
        </w:rPr>
        <w:fldChar w:fldCharType="end"/>
      </w:r>
      <w:bookmarkEnd w:id="57"/>
      <w:r w:rsidR="00282D1C" w:rsidRPr="00C0050D">
        <w:rPr>
          <w:sz w:val="24"/>
          <w:szCs w:val="24"/>
        </w:rPr>
        <w:t>.</w:t>
      </w:r>
      <w:r w:rsidRPr="00C0050D">
        <w:rPr>
          <w:sz w:val="24"/>
          <w:szCs w:val="24"/>
        </w:rPr>
        <w:t xml:space="preserve"> Representación de un Tejido mediante un Circuito Eléctrico</w:t>
      </w:r>
      <w:bookmarkEnd w:id="58"/>
      <w:bookmarkEnd w:id="59"/>
    </w:p>
    <w:p w:rsidR="00C0050D" w:rsidRDefault="00A121DC" w:rsidP="00C0050D">
      <w:pPr>
        <w:keepNext/>
        <w:jc w:val="center"/>
      </w:pPr>
      <w:r>
        <w:rPr>
          <w:noProof/>
          <w:lang w:eastAsia="es-CO"/>
        </w:rPr>
        <w:drawing>
          <wp:inline distT="0" distB="0" distL="0" distR="0" wp14:anchorId="03D27387" wp14:editId="3BA6B119">
            <wp:extent cx="2869478"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26">
                      <a:extLst>
                        <a:ext uri="{28A0092B-C50C-407E-A947-70E740481C1C}">
                          <a14:useLocalDpi xmlns:a14="http://schemas.microsoft.com/office/drawing/2010/main" val="0"/>
                        </a:ext>
                      </a:extLst>
                    </a:blip>
                    <a:stretch>
                      <a:fillRect/>
                    </a:stretch>
                  </pic:blipFill>
                  <pic:spPr bwMode="auto">
                    <a:xfrm>
                      <a:off x="0" y="0"/>
                      <a:ext cx="2869478"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B55C48" w:rsidRPr="00CC7BAB">
        <w:rPr>
          <w:szCs w:val="24"/>
        </w:rPr>
        <w:t xml:space="preserve">Figura </w:t>
      </w:r>
      <w:r w:rsidR="00B55C48">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0" w:name="_Ref514362462"/>
      <w:bookmarkStart w:id="61" w:name="_Toc514535330"/>
      <w:r w:rsidRPr="00CC7BAB">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6</w:t>
      </w:r>
      <w:r w:rsidR="00816E5A">
        <w:rPr>
          <w:sz w:val="24"/>
          <w:szCs w:val="24"/>
        </w:rPr>
        <w:fldChar w:fldCharType="end"/>
      </w:r>
      <w:bookmarkEnd w:id="60"/>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1"/>
    </w:p>
    <w:p w:rsidR="00E71F5E" w:rsidRDefault="00920D89" w:rsidP="00E71F5E">
      <w:pPr>
        <w:keepNext/>
      </w:pPr>
      <w:r>
        <w:rPr>
          <w:noProof/>
          <w:lang w:eastAsia="es-CO"/>
        </w:rPr>
        <w:drawing>
          <wp:inline distT="0" distB="0" distL="0" distR="0" wp14:anchorId="04E4E89F" wp14:editId="5CBCDBC0">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B55C48" w:rsidRPr="00CC7BAB">
        <w:rPr>
          <w:szCs w:val="24"/>
        </w:rPr>
        <w:t xml:space="preserve">Figura </w:t>
      </w:r>
      <w:r w:rsidR="00B55C48">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B55C48" w:rsidRPr="00CC7BAB">
        <w:rPr>
          <w:szCs w:val="24"/>
        </w:rPr>
        <w:t xml:space="preserve">Figura </w:t>
      </w:r>
      <w:r w:rsidR="00B55C48">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2" w:name="_Ref514363666"/>
      <w:bookmarkStart w:id="63" w:name="_Toc514535397"/>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B55C48">
        <w:rPr>
          <w:noProof/>
          <w:sz w:val="24"/>
          <w:szCs w:val="24"/>
        </w:rPr>
        <w:t>4</w:t>
      </w:r>
      <w:r w:rsidR="0012254C" w:rsidRPr="00163EA9">
        <w:rPr>
          <w:noProof/>
          <w:sz w:val="24"/>
          <w:szCs w:val="24"/>
        </w:rPr>
        <w:fldChar w:fldCharType="end"/>
      </w:r>
      <w:bookmarkEnd w:id="62"/>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3"/>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B55C48" w:rsidRPr="00163EA9">
        <w:rPr>
          <w:szCs w:val="24"/>
        </w:rPr>
        <w:t xml:space="preserve">Tabla </w:t>
      </w:r>
      <w:r w:rsidR="00B55C48">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w:t>
      </w:r>
      <w:r w:rsidR="003462EF">
        <w:lastRenderedPageBreak/>
        <w:t>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B55C48" w:rsidRPr="001C78DD">
        <w:rPr>
          <w:szCs w:val="24"/>
        </w:rPr>
        <w:t xml:space="preserve">Figura </w:t>
      </w:r>
      <w:r w:rsidR="00B55C48">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4" w:name="_Toc514535298"/>
      <w:r>
        <w:t xml:space="preserve">Gestor de Salidas </w:t>
      </w:r>
      <w:r w:rsidR="00506355">
        <w:t>(Administrador de puertos de salida)</w:t>
      </w:r>
      <w:bookmarkEnd w:id="64"/>
    </w:p>
    <w:p w:rsidR="00267235" w:rsidRDefault="00C55135" w:rsidP="00C55135">
      <w:pPr>
        <w:rPr>
          <w:noProof/>
          <w:lang w:eastAsia="es-CO"/>
        </w:rPr>
      </w:pPr>
      <w:r>
        <w:t>Los pines fís</w:t>
      </w:r>
      <w:r w:rsidR="00350E14">
        <w:t>icos de los puertos de salidas</w:t>
      </w:r>
      <w:r w:rsidR="00260543">
        <w:t>:</w:t>
      </w:r>
      <w:r w:rsidR="00350E14">
        <w:t xml:space="preserve"> </w:t>
      </w:r>
      <w:r>
        <w:t xml:space="preserve">placa de retorno, lápiz y conector </w:t>
      </w:r>
      <w:proofErr w:type="spellStart"/>
      <w:r>
        <w:t>MinDo</w:t>
      </w:r>
      <w:proofErr w:type="spellEnd"/>
      <w:r w:rsidR="00B72F6C">
        <w:t xml:space="preserve"> (ver </w:t>
      </w:r>
      <w:r w:rsidR="00B72F6C">
        <w:fldChar w:fldCharType="begin"/>
      </w:r>
      <w:r w:rsidR="00B72F6C">
        <w:instrText xml:space="preserve"> REF _Ref514404505 \h </w:instrText>
      </w:r>
      <w:r w:rsidR="00B72F6C">
        <w:fldChar w:fldCharType="separate"/>
      </w:r>
      <w:r w:rsidR="00B55C48" w:rsidRPr="00A541B4">
        <w:rPr>
          <w:szCs w:val="24"/>
        </w:rPr>
        <w:t xml:space="preserve">Figura </w:t>
      </w:r>
      <w:r w:rsidR="00B55C48">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w:t>
      </w:r>
      <w:r>
        <w:lastRenderedPageBreak/>
        <w:t>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5" w:name="_Ref514404505"/>
      <w:bookmarkStart w:id="66" w:name="_Toc514535331"/>
      <w:r w:rsidRPr="00A541B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7</w:t>
      </w:r>
      <w:r w:rsidR="00816E5A">
        <w:rPr>
          <w:sz w:val="24"/>
          <w:szCs w:val="24"/>
        </w:rPr>
        <w:fldChar w:fldCharType="end"/>
      </w:r>
      <w:bookmarkEnd w:id="65"/>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6"/>
    </w:p>
    <w:p w:rsidR="00A541B4" w:rsidRPr="00A541B4" w:rsidRDefault="0098344B" w:rsidP="00A541B4">
      <w:pPr>
        <w:keepNext/>
        <w:jc w:val="center"/>
        <w:rPr>
          <w:szCs w:val="24"/>
        </w:rPr>
      </w:pPr>
      <w:r>
        <w:rPr>
          <w:noProof/>
          <w:lang w:eastAsia="es-CO"/>
        </w:rPr>
        <w:drawing>
          <wp:inline distT="0" distB="0" distL="0" distR="0" wp14:anchorId="5447333C" wp14:editId="4A856082">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8"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B55C48" w:rsidRPr="00475E47">
        <w:rPr>
          <w:szCs w:val="24"/>
        </w:rPr>
        <w:t xml:space="preserve">Figura </w:t>
      </w:r>
      <w:r w:rsidR="00B55C48">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7" w:name="_Ref514365733"/>
      <w:bookmarkStart w:id="68" w:name="_Toc514535332"/>
      <w:r w:rsidRPr="00475E4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8</w:t>
      </w:r>
      <w:r w:rsidR="00816E5A">
        <w:rPr>
          <w:sz w:val="24"/>
          <w:szCs w:val="24"/>
        </w:rPr>
        <w:fldChar w:fldCharType="end"/>
      </w:r>
      <w:bookmarkEnd w:id="67"/>
      <w:r w:rsidRPr="00475E47">
        <w:rPr>
          <w:sz w:val="24"/>
          <w:szCs w:val="24"/>
        </w:rPr>
        <w:t xml:space="preserve">. </w:t>
      </w:r>
      <w:r w:rsidR="000B1CCB" w:rsidRPr="00475E47">
        <w:rPr>
          <w:sz w:val="24"/>
          <w:szCs w:val="24"/>
        </w:rPr>
        <w:t>Tarjeta de administración de puertos de salidas.</w:t>
      </w:r>
      <w:bookmarkEnd w:id="68"/>
    </w:p>
    <w:p w:rsidR="007E0A78" w:rsidRDefault="000F748D" w:rsidP="007E0A78">
      <w:pPr>
        <w:keepNext/>
        <w:jc w:val="center"/>
      </w:pPr>
      <w:r>
        <w:rPr>
          <w:noProof/>
          <w:lang w:eastAsia="es-CO"/>
        </w:rPr>
        <w:drawing>
          <wp:inline distT="0" distB="0" distL="0" distR="0" wp14:anchorId="79D441A6" wp14:editId="5EE7891F">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9"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590659" w:rsidRPr="00C510EE" w:rsidRDefault="007E0A78" w:rsidP="00C510EE">
      <w:pPr>
        <w:pStyle w:val="Descripcin"/>
        <w:jc w:val="left"/>
        <w:rPr>
          <w:noProof/>
          <w:sz w:val="24"/>
          <w:szCs w:val="24"/>
          <w:lang w:eastAsia="es-CO"/>
        </w:rPr>
      </w:pPr>
      <w:r w:rsidRPr="007E0A78">
        <w:rPr>
          <w:sz w:val="24"/>
          <w:szCs w:val="24"/>
        </w:rPr>
        <w:t>Fuente: Autores</w:t>
      </w:r>
    </w:p>
    <w:p w:rsidR="002B0073" w:rsidRDefault="002B0073" w:rsidP="002B0073">
      <w:pPr>
        <w:pStyle w:val="Ttulo3"/>
      </w:pPr>
      <w:bookmarkStart w:id="69" w:name="_Ref514244152"/>
      <w:bookmarkStart w:id="70" w:name="_Toc514535299"/>
      <w:r>
        <w:t>Amplificador de Potencia</w:t>
      </w:r>
      <w:bookmarkEnd w:id="69"/>
      <w:bookmarkEnd w:id="70"/>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E9104D" w:rsidRPr="00E9104D" w:rsidRDefault="0059722C" w:rsidP="00C510EE">
      <w:pPr>
        <w:pStyle w:val="Ttulo4"/>
      </w:pPr>
      <w:r>
        <w:t>Diagrama de Bloques</w:t>
      </w:r>
    </w:p>
    <w:p w:rsidR="003C6805" w:rsidRPr="00256B1F" w:rsidRDefault="003C6805" w:rsidP="00E9104D">
      <w:pPr>
        <w:pStyle w:val="Descripcin"/>
        <w:keepNext/>
        <w:jc w:val="left"/>
        <w:rPr>
          <w:sz w:val="24"/>
          <w:szCs w:val="24"/>
        </w:rPr>
      </w:pPr>
      <w:bookmarkStart w:id="71" w:name="_Toc514535333"/>
      <w:r w:rsidRPr="00256B1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1"/>
    </w:p>
    <w:p w:rsidR="00E9104D" w:rsidRDefault="003C6805" w:rsidP="00E9104D">
      <w:pPr>
        <w:pStyle w:val="Textoindependiente"/>
        <w:keepNext/>
        <w:jc w:val="center"/>
      </w:pPr>
      <w:r>
        <w:rPr>
          <w:noProof/>
          <w:lang w:eastAsia="es-CO"/>
        </w:rPr>
        <w:drawing>
          <wp:inline distT="0" distB="0" distL="0" distR="0" wp14:anchorId="73844200" wp14:editId="33E4EEBD">
            <wp:extent cx="5028565" cy="2443655"/>
            <wp:effectExtent l="0" t="0" r="63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30">
                      <a:extLst>
                        <a:ext uri="{28A0092B-C50C-407E-A947-70E740481C1C}">
                          <a14:useLocalDpi xmlns:a14="http://schemas.microsoft.com/office/drawing/2010/main" val="0"/>
                        </a:ext>
                      </a:extLst>
                    </a:blip>
                    <a:stretch>
                      <a:fillRect/>
                    </a:stretch>
                  </pic:blipFill>
                  <pic:spPr>
                    <a:xfrm>
                      <a:off x="0" y="0"/>
                      <a:ext cx="5104429" cy="2480522"/>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lastRenderedPageBreak/>
        <w:t>Funcionamiento de módulo.</w:t>
      </w:r>
    </w:p>
    <w:p w:rsidR="00622659" w:rsidRDefault="002F1F46" w:rsidP="00C510EE">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B55C48" w:rsidRPr="003B65F2">
        <w:rPr>
          <w:szCs w:val="24"/>
        </w:rPr>
        <w:t xml:space="preserve">Figura </w:t>
      </w:r>
      <w:r w:rsidR="00B55C48">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F0624" w:rsidRPr="003B65F2" w:rsidRDefault="00622659" w:rsidP="003B65F2">
      <w:pPr>
        <w:pStyle w:val="Descripcin"/>
        <w:keepNext/>
        <w:jc w:val="left"/>
        <w:rPr>
          <w:sz w:val="24"/>
          <w:szCs w:val="24"/>
        </w:rPr>
      </w:pPr>
      <w:bookmarkStart w:id="72" w:name="_Ref514405364"/>
      <w:bookmarkStart w:id="73" w:name="_Toc514535334"/>
      <w:r w:rsidRPr="003B65F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0</w:t>
      </w:r>
      <w:r w:rsidR="00816E5A">
        <w:rPr>
          <w:sz w:val="24"/>
          <w:szCs w:val="24"/>
        </w:rPr>
        <w:fldChar w:fldCharType="end"/>
      </w:r>
      <w:bookmarkEnd w:id="72"/>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w:t>
      </w:r>
      <w:proofErr w:type="spellStart"/>
      <w:r w:rsidR="00D8465D" w:rsidRPr="003B65F2">
        <w:rPr>
          <w:sz w:val="24"/>
          <w:szCs w:val="24"/>
        </w:rPr>
        <w:t>boost</w:t>
      </w:r>
      <w:bookmarkEnd w:id="73"/>
      <w:proofErr w:type="spellEnd"/>
    </w:p>
    <w:p w:rsidR="003B65F2" w:rsidRDefault="00622659" w:rsidP="003B65F2">
      <w:pPr>
        <w:pStyle w:val="Textoindependiente"/>
        <w:keepNext/>
        <w:jc w:val="center"/>
      </w:pPr>
      <w:r>
        <w:rPr>
          <w:noProof/>
          <w:lang w:eastAsia="es-CO"/>
        </w:rPr>
        <w:drawing>
          <wp:inline distT="0" distB="0" distL="0" distR="0" wp14:anchorId="70A7A27F" wp14:editId="6A11DA2B">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31"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B55C48" w:rsidRPr="00602C2C">
        <w:rPr>
          <w:szCs w:val="24"/>
        </w:rPr>
        <w:t xml:space="preserve">Figura </w:t>
      </w:r>
      <w:r w:rsidR="00B55C48">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4" w:name="_Ref514370708"/>
      <w:bookmarkStart w:id="75" w:name="_Toc514535335"/>
      <w:r w:rsidRPr="00602C2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1</w:t>
      </w:r>
      <w:r w:rsidR="00816E5A">
        <w:rPr>
          <w:sz w:val="24"/>
          <w:szCs w:val="24"/>
        </w:rPr>
        <w:fldChar w:fldCharType="end"/>
      </w:r>
      <w:bookmarkEnd w:id="74"/>
      <w:r w:rsidRPr="00602C2C">
        <w:rPr>
          <w:sz w:val="24"/>
          <w:szCs w:val="24"/>
        </w:rPr>
        <w:t xml:space="preserve">. </w:t>
      </w:r>
      <w:proofErr w:type="spellStart"/>
      <w:r w:rsidRPr="00602C2C">
        <w:rPr>
          <w:sz w:val="24"/>
          <w:szCs w:val="24"/>
        </w:rPr>
        <w:t>Mosfet</w:t>
      </w:r>
      <w:proofErr w:type="spellEnd"/>
      <w:r w:rsidRPr="00602C2C">
        <w:rPr>
          <w:sz w:val="24"/>
          <w:szCs w:val="24"/>
        </w:rPr>
        <w:t xml:space="preserve"> IRF840</w:t>
      </w:r>
      <w:bookmarkEnd w:id="75"/>
    </w:p>
    <w:p w:rsidR="006A41F9" w:rsidRDefault="00753B4A" w:rsidP="006A41F9">
      <w:pPr>
        <w:keepNext/>
        <w:jc w:val="center"/>
      </w:pPr>
      <w:r>
        <w:rPr>
          <w:noProof/>
          <w:lang w:eastAsia="es-CO"/>
        </w:rPr>
        <w:drawing>
          <wp:inline distT="0" distB="0" distL="0" distR="0" wp14:anchorId="49EBA386" wp14:editId="6FED27D7">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32">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2405E6" w:rsidRPr="002405E6">
        <w:rPr>
          <w:sz w:val="24"/>
          <w:szCs w:val="24"/>
        </w:rPr>
        <w:t>(</w:t>
      </w:r>
      <w:proofErr w:type="spellStart"/>
      <w:r w:rsidR="002405E6" w:rsidRPr="002405E6">
        <w:rPr>
          <w:sz w:val="24"/>
          <w:szCs w:val="24"/>
        </w:rPr>
        <w:t>Siliconix</w:t>
      </w:r>
      <w:proofErr w:type="spellEnd"/>
      <w:r w:rsidR="002405E6" w:rsidRPr="002405E6">
        <w:rPr>
          <w:sz w:val="24"/>
          <w:szCs w:val="24"/>
        </w:rPr>
        <w:t>, 2016a)</w:t>
      </w:r>
    </w:p>
    <w:p w:rsidR="002506C3" w:rsidRDefault="002506C3" w:rsidP="002506C3">
      <w:r>
        <w:t>Los MOSFET de potencia como el IRF840 proporcionan una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w:t>
      </w:r>
      <w:r w:rsidR="00C70583">
        <w:t xml:space="preserve">ciado en la </w:t>
      </w:r>
      <w:r w:rsidR="001C41CF">
        <w:fldChar w:fldCharType="begin"/>
      </w:r>
      <w:r w:rsidR="001C41CF">
        <w:instrText xml:space="preserve"> REF _Ref514371025 \h </w:instrText>
      </w:r>
      <w:r w:rsidR="001C41CF">
        <w:fldChar w:fldCharType="separate"/>
      </w:r>
      <w:r w:rsidR="00B55C48" w:rsidRPr="00400012">
        <w:rPr>
          <w:szCs w:val="24"/>
        </w:rPr>
        <w:t xml:space="preserve">Figura </w:t>
      </w:r>
      <w:r w:rsidR="00B55C48">
        <w:rPr>
          <w:noProof/>
          <w:szCs w:val="24"/>
        </w:rPr>
        <w:t>22</w:t>
      </w:r>
      <w:r w:rsidR="001C41CF">
        <w:fldChar w:fldCharType="end"/>
      </w:r>
      <w:r>
        <w:t xml:space="preserve">.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 xml:space="preserve">de ancho, para cada uno de los </w:t>
      </w:r>
      <w:proofErr w:type="spellStart"/>
      <w:r w:rsidR="00087687">
        <w:t>mosf</w:t>
      </w:r>
      <w:r>
        <w:t>et</w:t>
      </w:r>
      <w:proofErr w:type="spellEnd"/>
      <w:r>
        <w:t>. Cabe d</w:t>
      </w:r>
      <w:r w:rsidR="00087687">
        <w:t xml:space="preserve">estacar que cada </w:t>
      </w:r>
      <w:proofErr w:type="spellStart"/>
      <w:r w:rsidR="00087687">
        <w:t>mosf</w:t>
      </w:r>
      <w:r w:rsidR="005335A4">
        <w:t>et</w:t>
      </w:r>
      <w:proofErr w:type="spellEnd"/>
      <w:r w:rsidR="005335A4">
        <w:t xml:space="preserve"> se </w:t>
      </w:r>
      <w:r w:rsidR="00B9418D">
        <w:t>aísla</w:t>
      </w:r>
      <w:r>
        <w:t xml:space="preserve"> eléctricamente de su correspondiente disipador usando láminas no conductoras usadas para encapsulado TO-220. Otro elemento que ayuda en l</w:t>
      </w:r>
      <w:r w:rsidR="00087687">
        <w:t xml:space="preserve">a refrigeración del arreglo de </w:t>
      </w:r>
      <w:proofErr w:type="spellStart"/>
      <w:r w:rsidR="00087687">
        <w:t>mosf</w:t>
      </w:r>
      <w:r>
        <w:t>et</w:t>
      </w:r>
      <w:proofErr w:type="spellEnd"/>
      <w:r>
        <w:t xml:space="preserve">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B55C48" w:rsidRPr="00524578">
        <w:rPr>
          <w:szCs w:val="24"/>
        </w:rPr>
        <w:t xml:space="preserve">Figura </w:t>
      </w:r>
      <w:r w:rsidR="00B55C48">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6" w:name="_Ref514371025"/>
      <w:bookmarkStart w:id="77" w:name="_Toc514535336"/>
      <w:r w:rsidRPr="0040001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2</w:t>
      </w:r>
      <w:r w:rsidR="00816E5A">
        <w:rPr>
          <w:sz w:val="24"/>
          <w:szCs w:val="24"/>
        </w:rPr>
        <w:fldChar w:fldCharType="end"/>
      </w:r>
      <w:bookmarkEnd w:id="76"/>
      <w:r w:rsidRPr="00400012">
        <w:rPr>
          <w:sz w:val="24"/>
          <w:szCs w:val="24"/>
        </w:rPr>
        <w:t>.</w:t>
      </w:r>
      <w:r w:rsidR="00CB3792" w:rsidRPr="00400012">
        <w:rPr>
          <w:sz w:val="24"/>
          <w:szCs w:val="24"/>
        </w:rPr>
        <w:t xml:space="preserve"> Amplificador de potencia sintonizado basado en </w:t>
      </w:r>
      <w:proofErr w:type="spellStart"/>
      <w:r w:rsidR="00CB3792" w:rsidRPr="00400012">
        <w:rPr>
          <w:sz w:val="24"/>
          <w:szCs w:val="24"/>
        </w:rPr>
        <w:t>mosfet</w:t>
      </w:r>
      <w:proofErr w:type="spellEnd"/>
      <w:r w:rsidR="00CB3792" w:rsidRPr="00400012">
        <w:rPr>
          <w:sz w:val="24"/>
          <w:szCs w:val="24"/>
        </w:rPr>
        <w:t xml:space="preserve"> tipo N.</w:t>
      </w:r>
      <w:bookmarkEnd w:id="77"/>
    </w:p>
    <w:p w:rsidR="00400012" w:rsidRDefault="002950AE" w:rsidP="00400012">
      <w:pPr>
        <w:keepNext/>
      </w:pPr>
      <w:r>
        <w:rPr>
          <w:b/>
          <w:bCs/>
          <w:noProof/>
          <w:lang w:eastAsia="es-CO"/>
        </w:rPr>
        <w:drawing>
          <wp:inline distT="0" distB="0" distL="0" distR="0" wp14:anchorId="781E4CFA" wp14:editId="3D7C05FC">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33">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B55C48" w:rsidRPr="00400012">
        <w:rPr>
          <w:szCs w:val="24"/>
        </w:rPr>
        <w:t xml:space="preserve">Figura </w:t>
      </w:r>
      <w:r w:rsidR="00B55C48">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8" w:name="_Ref514405529"/>
      <w:bookmarkStart w:id="79" w:name="_Toc514535337"/>
      <w:r w:rsidRPr="00524578">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3</w:t>
      </w:r>
      <w:r w:rsidR="00816E5A">
        <w:rPr>
          <w:sz w:val="24"/>
          <w:szCs w:val="24"/>
        </w:rPr>
        <w:fldChar w:fldCharType="end"/>
      </w:r>
      <w:bookmarkEnd w:id="78"/>
      <w:r w:rsidRPr="00524578">
        <w:rPr>
          <w:sz w:val="24"/>
          <w:szCs w:val="24"/>
        </w:rPr>
        <w:t xml:space="preserve">. Tarjeta arreglo de </w:t>
      </w:r>
      <w:proofErr w:type="spellStart"/>
      <w:r w:rsidRPr="00524578">
        <w:rPr>
          <w:sz w:val="24"/>
          <w:szCs w:val="24"/>
        </w:rPr>
        <w:t>mosfets</w:t>
      </w:r>
      <w:proofErr w:type="spellEnd"/>
      <w:r w:rsidRPr="00524578">
        <w:rPr>
          <w:sz w:val="24"/>
          <w:szCs w:val="24"/>
        </w:rPr>
        <w:t xml:space="preserve"> de potencia.</w:t>
      </w:r>
      <w:bookmarkEnd w:id="79"/>
    </w:p>
    <w:p w:rsidR="00524578" w:rsidRDefault="00D2566E" w:rsidP="00524578">
      <w:pPr>
        <w:keepNext/>
        <w:jc w:val="center"/>
      </w:pPr>
      <w:r>
        <w:rPr>
          <w:noProof/>
          <w:lang w:eastAsia="es-CO"/>
        </w:rPr>
        <w:drawing>
          <wp:inline distT="0" distB="0" distL="0" distR="0" wp14:anchorId="59FE756E" wp14:editId="11EBD17C">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4"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 xml:space="preserve">ivación de los </w:t>
      </w:r>
      <w:proofErr w:type="spellStart"/>
      <w:r w:rsidR="0088297A">
        <w:t>m</w:t>
      </w:r>
      <w:r w:rsidR="00F7492F">
        <w:t>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en corte y coagulación. Dicho esto, el proceso de selección del transformador a usar es de gran importancia, no solo hay que fijarse en la potencia, sino, hay 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0" w:name="_Ref514374159"/>
      <w:bookmarkStart w:id="81" w:name="_Toc514535338"/>
      <w:r w:rsidRPr="001F51F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4</w:t>
      </w:r>
      <w:r w:rsidR="00816E5A">
        <w:rPr>
          <w:sz w:val="24"/>
          <w:szCs w:val="24"/>
        </w:rPr>
        <w:fldChar w:fldCharType="end"/>
      </w:r>
      <w:bookmarkEnd w:id="80"/>
      <w:r w:rsidR="008A1512" w:rsidRPr="001F51F9">
        <w:rPr>
          <w:sz w:val="24"/>
          <w:szCs w:val="24"/>
        </w:rPr>
        <w:t xml:space="preserve">. </w:t>
      </w:r>
      <w:r w:rsidR="005D4BA4" w:rsidRPr="001F51F9">
        <w:rPr>
          <w:sz w:val="24"/>
          <w:szCs w:val="24"/>
        </w:rPr>
        <w:t>Transformador de Potencia N2880-AL de Alta Frecuencia</w:t>
      </w:r>
      <w:bookmarkEnd w:id="81"/>
    </w:p>
    <w:p w:rsidR="00C73F6F" w:rsidRDefault="00295B9B" w:rsidP="00C73F6F">
      <w:pPr>
        <w:keepNext/>
        <w:jc w:val="center"/>
      </w:pPr>
      <w:r>
        <w:rPr>
          <w:noProof/>
          <w:lang w:eastAsia="es-CO"/>
        </w:rPr>
        <w:drawing>
          <wp:inline distT="0" distB="0" distL="0" distR="0" wp14:anchorId="1ED03154" wp14:editId="34012E98">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5">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2405E6" w:rsidP="00BB0F86">
      <w:pPr>
        <w:pStyle w:val="Descripcin"/>
        <w:jc w:val="left"/>
        <w:rPr>
          <w:sz w:val="24"/>
          <w:szCs w:val="24"/>
        </w:rPr>
      </w:pPr>
      <w:r>
        <w:rPr>
          <w:sz w:val="24"/>
          <w:szCs w:val="24"/>
        </w:rPr>
        <w:t>Fuente:</w:t>
      </w:r>
      <w:r w:rsidRPr="002405E6">
        <w:t xml:space="preserve"> </w:t>
      </w:r>
      <w:r w:rsidRPr="002405E6">
        <w:rPr>
          <w:sz w:val="24"/>
          <w:szCs w:val="24"/>
        </w:rPr>
        <w:t>(</w:t>
      </w:r>
      <w:proofErr w:type="spellStart"/>
      <w:r w:rsidRPr="002405E6">
        <w:rPr>
          <w:sz w:val="24"/>
          <w:szCs w:val="24"/>
        </w:rPr>
        <w:t>Coilcraft</w:t>
      </w:r>
      <w:proofErr w:type="spellEnd"/>
      <w:r w:rsidRPr="002405E6">
        <w:rPr>
          <w:sz w:val="24"/>
          <w:szCs w:val="24"/>
        </w:rPr>
        <w:t>, 2009)</w:t>
      </w:r>
    </w:p>
    <w:p w:rsidR="0079054A" w:rsidRDefault="0079054A" w:rsidP="0079054A">
      <w:pPr>
        <w:ind w:firstLine="0"/>
      </w:pPr>
      <w:r>
        <w:t xml:space="preserve">En la </w:t>
      </w:r>
      <w:r>
        <w:fldChar w:fldCharType="begin"/>
      </w:r>
      <w:r>
        <w:instrText xml:space="preserve"> REF _Ref514374159 \h </w:instrText>
      </w:r>
      <w:r>
        <w:fldChar w:fldCharType="separate"/>
      </w:r>
      <w:r w:rsidR="00B55C48" w:rsidRPr="001F51F9">
        <w:rPr>
          <w:szCs w:val="24"/>
        </w:rPr>
        <w:t xml:space="preserve">Figura </w:t>
      </w:r>
      <w:r w:rsidR="00B55C48">
        <w:rPr>
          <w:noProof/>
          <w:szCs w:val="24"/>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001D0F4C">
        <w:rPr>
          <w:lang w:val="es-419"/>
        </w:rPr>
        <w:t>snubber</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B55C48" w:rsidRPr="008B5D39">
        <w:rPr>
          <w:szCs w:val="24"/>
        </w:rPr>
        <w:t xml:space="preserve">Figura </w:t>
      </w:r>
      <w:r w:rsidR="00B55C48">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2" w:name="_Ref514374212"/>
      <w:bookmarkStart w:id="83" w:name="_Toc514535339"/>
      <w:r w:rsidRPr="008B5D3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5</w:t>
      </w:r>
      <w:r w:rsidR="00816E5A">
        <w:rPr>
          <w:sz w:val="24"/>
          <w:szCs w:val="24"/>
        </w:rPr>
        <w:fldChar w:fldCharType="end"/>
      </w:r>
      <w:bookmarkEnd w:id="82"/>
      <w:r w:rsidRPr="008B5D39">
        <w:rPr>
          <w:sz w:val="24"/>
          <w:szCs w:val="24"/>
        </w:rPr>
        <w:t>. Tanque LC implementado para la Etapa Amplificadora de Potencia</w:t>
      </w:r>
      <w:bookmarkEnd w:id="83"/>
    </w:p>
    <w:p w:rsidR="008B5D39" w:rsidRDefault="00832ED1" w:rsidP="008B5D39">
      <w:pPr>
        <w:keepNext/>
        <w:jc w:val="center"/>
      </w:pPr>
      <w:r>
        <w:rPr>
          <w:noProof/>
          <w:lang w:eastAsia="es-CO"/>
        </w:rPr>
        <w:drawing>
          <wp:inline distT="0" distB="0" distL="0" distR="0" wp14:anchorId="2C655736" wp14:editId="46CF6BDD">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6">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4" w:name="_Toc514535300"/>
      <w:r>
        <w:t>Generador de Ondas</w:t>
      </w:r>
      <w:bookmarkEnd w:id="8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B55C48" w:rsidRPr="002405E6">
        <w:rPr>
          <w:szCs w:val="24"/>
        </w:rPr>
        <w:t xml:space="preserve">Figura </w:t>
      </w:r>
      <w:r w:rsidR="00B55C48">
        <w:rPr>
          <w:noProof/>
          <w:szCs w:val="24"/>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los </w:t>
      </w:r>
      <w:r w:rsidR="00C25FD6">
        <w:lastRenderedPageBreak/>
        <w:t>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Pr="002405E6" w:rsidRDefault="00AD1B54" w:rsidP="002405E6">
      <w:pPr>
        <w:pStyle w:val="Descripcin"/>
        <w:keepNext/>
        <w:jc w:val="left"/>
        <w:rPr>
          <w:sz w:val="24"/>
          <w:szCs w:val="24"/>
        </w:rPr>
      </w:pPr>
      <w:bookmarkStart w:id="85" w:name="_Ref514243342"/>
      <w:bookmarkStart w:id="86" w:name="_Toc514535340"/>
      <w:r w:rsidRPr="002405E6">
        <w:rPr>
          <w:sz w:val="24"/>
          <w:szCs w:val="24"/>
        </w:rPr>
        <w:t xml:space="preserve">Figura </w:t>
      </w:r>
      <w:r w:rsidR="00816E5A" w:rsidRPr="002405E6">
        <w:rPr>
          <w:sz w:val="24"/>
          <w:szCs w:val="24"/>
        </w:rPr>
        <w:fldChar w:fldCharType="begin"/>
      </w:r>
      <w:r w:rsidR="00816E5A" w:rsidRPr="002405E6">
        <w:rPr>
          <w:sz w:val="24"/>
          <w:szCs w:val="24"/>
        </w:rPr>
        <w:instrText xml:space="preserve"> SEQ Figura \* ARABIC </w:instrText>
      </w:r>
      <w:r w:rsidR="00816E5A" w:rsidRPr="002405E6">
        <w:rPr>
          <w:sz w:val="24"/>
          <w:szCs w:val="24"/>
        </w:rPr>
        <w:fldChar w:fldCharType="separate"/>
      </w:r>
      <w:r w:rsidR="00B55C48">
        <w:rPr>
          <w:noProof/>
          <w:sz w:val="24"/>
          <w:szCs w:val="24"/>
        </w:rPr>
        <w:t>26</w:t>
      </w:r>
      <w:r w:rsidR="00816E5A" w:rsidRPr="002405E6">
        <w:rPr>
          <w:sz w:val="24"/>
          <w:szCs w:val="24"/>
        </w:rPr>
        <w:fldChar w:fldCharType="end"/>
      </w:r>
      <w:bookmarkEnd w:id="85"/>
      <w:r w:rsidR="00967DA9" w:rsidRPr="002405E6">
        <w:rPr>
          <w:sz w:val="24"/>
          <w:szCs w:val="24"/>
        </w:rPr>
        <w:t xml:space="preserve">. Generador de onda arbitraria </w:t>
      </w:r>
      <w:proofErr w:type="spellStart"/>
      <w:r w:rsidR="00967DA9" w:rsidRPr="002405E6">
        <w:rPr>
          <w:sz w:val="24"/>
          <w:szCs w:val="24"/>
        </w:rPr>
        <w:t>Clequee</w:t>
      </w:r>
      <w:proofErr w:type="spellEnd"/>
      <w:r w:rsidR="00967DA9" w:rsidRPr="002405E6">
        <w:rPr>
          <w:sz w:val="24"/>
          <w:szCs w:val="24"/>
        </w:rPr>
        <w:t xml:space="preserve"> JDS6600-30M</w:t>
      </w:r>
      <w:bookmarkEnd w:id="86"/>
    </w:p>
    <w:p w:rsidR="002405E6" w:rsidRDefault="00C40381" w:rsidP="00E50958">
      <w:pPr>
        <w:keepNext/>
        <w:jc w:val="center"/>
      </w:pPr>
      <w:r>
        <w:rPr>
          <w:noProof/>
          <w:lang w:eastAsia="es-CO"/>
        </w:rPr>
        <w:drawing>
          <wp:inline distT="0" distB="0" distL="0" distR="0" wp14:anchorId="1E69CE6F" wp14:editId="5C21474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B55C48" w:rsidRPr="00B55C48">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7" w:name="_Toc514535341"/>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7</w:t>
      </w:r>
      <w:r w:rsidR="00816E5A">
        <w:rPr>
          <w:sz w:val="24"/>
          <w:szCs w:val="24"/>
        </w:rPr>
        <w:fldChar w:fldCharType="end"/>
      </w:r>
      <w:r w:rsidRPr="00594AF4">
        <w:rPr>
          <w:sz w:val="24"/>
          <w:szCs w:val="24"/>
        </w:rPr>
        <w:t>. Circuito impreso de módulo generador de señales.</w:t>
      </w:r>
      <w:bookmarkEnd w:id="87"/>
    </w:p>
    <w:p w:rsidR="00594AF4" w:rsidRDefault="00E67F84" w:rsidP="00594AF4">
      <w:pPr>
        <w:keepNext/>
        <w:jc w:val="center"/>
      </w:pPr>
      <w:r>
        <w:rPr>
          <w:noProof/>
          <w:lang w:eastAsia="es-CO"/>
        </w:rPr>
        <w:drawing>
          <wp:inline distT="0" distB="0" distL="0" distR="0" wp14:anchorId="03B919B0" wp14:editId="6F1B17B4">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8"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8" w:name="_Toc514535342"/>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8</w:t>
      </w:r>
      <w:r w:rsidR="00816E5A">
        <w:rPr>
          <w:sz w:val="24"/>
          <w:szCs w:val="24"/>
        </w:rPr>
        <w:fldChar w:fldCharType="end"/>
      </w:r>
      <w:r w:rsidRPr="00E51151">
        <w:rPr>
          <w:sz w:val="24"/>
          <w:szCs w:val="24"/>
        </w:rPr>
        <w:t>. Diagrama de bloques de generador de señales.</w:t>
      </w:r>
      <w:bookmarkEnd w:id="88"/>
    </w:p>
    <w:p w:rsidR="00E51151" w:rsidRDefault="002D0997" w:rsidP="00E51151">
      <w:pPr>
        <w:pStyle w:val="Textoindependiente"/>
        <w:keepNext/>
        <w:jc w:val="center"/>
      </w:pPr>
      <w:r>
        <w:rPr>
          <w:noProof/>
          <w:lang w:eastAsia="es-CO"/>
        </w:rPr>
        <w:drawing>
          <wp:inline distT="0" distB="0" distL="0" distR="0" wp14:anchorId="7D693904" wp14:editId="48BD4C8F">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lastRenderedPageBreak/>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B55C48">
        <w:t>Fundamentos de la electrocirugía</w:t>
      </w:r>
      <w:r w:rsidR="0000729F">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corte (Corte puro, Corte Mixto, y </w:t>
      </w:r>
      <w:proofErr w:type="spellStart"/>
      <w:r w:rsidR="00040ED1">
        <w:t>MinDo</w:t>
      </w:r>
      <w:proofErr w:type="spellEnd"/>
      <w:r w:rsidR="00040ED1">
        <w:t>)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5C48" w:rsidRPr="00B944E4">
        <w:rPr>
          <w:szCs w:val="24"/>
        </w:rPr>
        <w:t xml:space="preserve">Figura </w:t>
      </w:r>
      <w:r w:rsidR="00B55C48">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89" w:name="_Ref514375722"/>
      <w:bookmarkStart w:id="90" w:name="_Toc514535343"/>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29</w:t>
      </w:r>
      <w:r w:rsidR="00816E5A">
        <w:rPr>
          <w:sz w:val="24"/>
          <w:szCs w:val="24"/>
        </w:rPr>
        <w:fldChar w:fldCharType="end"/>
      </w:r>
      <w:bookmarkEnd w:id="89"/>
      <w:r w:rsidR="006C6B5D" w:rsidRPr="00B944E4">
        <w:rPr>
          <w:sz w:val="24"/>
          <w:szCs w:val="24"/>
        </w:rPr>
        <w:t xml:space="preserve">. </w:t>
      </w:r>
      <w:r w:rsidR="004B497A" w:rsidRPr="00B944E4">
        <w:rPr>
          <w:sz w:val="24"/>
          <w:szCs w:val="24"/>
        </w:rPr>
        <w:t>Menú principal del equipo.</w:t>
      </w:r>
      <w:bookmarkEnd w:id="90"/>
    </w:p>
    <w:p w:rsidR="00B944E4" w:rsidRDefault="00394B47" w:rsidP="00B944E4">
      <w:pPr>
        <w:keepNext/>
        <w:jc w:val="center"/>
      </w:pPr>
      <w:r>
        <w:rPr>
          <w:noProof/>
          <w:lang w:eastAsia="es-CO"/>
        </w:rPr>
        <w:drawing>
          <wp:inline distT="0" distB="0" distL="0" distR="0" wp14:anchorId="212ED867" wp14:editId="1D30A1B7">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lastRenderedPageBreak/>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bookmarkStart w:id="91" w:name="_Ref514523712"/>
      <w:r>
        <w:t xml:space="preserve">Módulo mínimo </w:t>
      </w:r>
      <w:r w:rsidR="001F64E7">
        <w:t>sangrado</w:t>
      </w:r>
      <w:r>
        <w:t xml:space="preserve"> (</w:t>
      </w:r>
      <w:proofErr w:type="spellStart"/>
      <w:r>
        <w:t>MinDo</w:t>
      </w:r>
      <w:proofErr w:type="spellEnd"/>
      <w:r>
        <w:t>)</w:t>
      </w:r>
      <w:bookmarkEnd w:id="91"/>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xml:space="preserve">) con </w:t>
      </w:r>
      <w:r w:rsidR="00A72B99">
        <w:lastRenderedPageBreak/>
        <w:t xml:space="preserve">características especiales, para amplificar la señal ECG de unos pocos </w:t>
      </w:r>
      <w:proofErr w:type="spellStart"/>
      <w:r w:rsidR="00A72B99">
        <w:t>mV</w:t>
      </w:r>
      <w:proofErr w:type="spellEnd"/>
      <w:r w:rsidR="00A72B99">
        <w:t>. (</w:t>
      </w:r>
      <w:proofErr w:type="spellStart"/>
      <w:r w:rsidR="00A72B99">
        <w:t>Yapur</w:t>
      </w:r>
      <w:proofErr w:type="spellEnd"/>
      <w:r w:rsidR="00A72B99">
        <w:t xml:space="preserve"> &amp; Rodríguez, 2005)</w:t>
      </w:r>
    </w:p>
    <w:p w:rsidR="00A72B99" w:rsidRDefault="009D1790" w:rsidP="00A72B99">
      <w:pPr>
        <w:pStyle w:val="Textoindependiente"/>
      </w:pPr>
      <w:r>
        <w:t xml:space="preserve"> Otra es la ofrecida</w:t>
      </w:r>
      <w:r w:rsidR="00A72B99">
        <w:t xml:space="preserve"> por </w:t>
      </w:r>
      <w:proofErr w:type="spellStart"/>
      <w:r w:rsidR="00A72B99">
        <w:t>Analog</w:t>
      </w:r>
      <w:proofErr w:type="spellEnd"/>
      <w:r w:rsidR="00A72B99">
        <w:t xml:space="preserve"> </w:t>
      </w:r>
      <w:proofErr w:type="spellStart"/>
      <w:r w:rsidR="00A72B99">
        <w:t>Device</w:t>
      </w:r>
      <w:proofErr w:type="spellEnd"/>
      <w:r w:rsidR="00A72B99">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rsidR="00A72B99">
        <w:t>biopotenciales</w:t>
      </w:r>
      <w:proofErr w:type="spellEnd"/>
      <w:r w:rsidR="00A72B99">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B55C48" w:rsidRPr="00E03FA6">
        <w:rPr>
          <w:szCs w:val="24"/>
        </w:rPr>
        <w:t xml:space="preserve">Figura </w:t>
      </w:r>
      <w:r w:rsidR="00B55C48">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2" w:name="_Ref514376088"/>
      <w:bookmarkStart w:id="93" w:name="_Toc514535344"/>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0</w:t>
      </w:r>
      <w:r w:rsidR="00816E5A">
        <w:rPr>
          <w:sz w:val="24"/>
          <w:szCs w:val="24"/>
        </w:rPr>
        <w:fldChar w:fldCharType="end"/>
      </w:r>
      <w:bookmarkEnd w:id="92"/>
      <w:r w:rsidRPr="00E03FA6">
        <w:rPr>
          <w:sz w:val="24"/>
          <w:szCs w:val="24"/>
        </w:rPr>
        <w:t xml:space="preserve">. </w:t>
      </w:r>
      <w:r w:rsidR="00D3013B" w:rsidRPr="00E03FA6">
        <w:rPr>
          <w:sz w:val="24"/>
          <w:szCs w:val="24"/>
        </w:rPr>
        <w:t xml:space="preserve">Diagrama de bloques de </w:t>
      </w:r>
      <w:proofErr w:type="spellStart"/>
      <w:r w:rsidR="00D3013B" w:rsidRPr="00E03FA6">
        <w:rPr>
          <w:sz w:val="24"/>
          <w:szCs w:val="24"/>
        </w:rPr>
        <w:t>MinDO</w:t>
      </w:r>
      <w:proofErr w:type="spellEnd"/>
      <w:r w:rsidR="008078BD" w:rsidRPr="00E03FA6">
        <w:rPr>
          <w:sz w:val="24"/>
          <w:szCs w:val="24"/>
        </w:rPr>
        <w:t>.</w:t>
      </w:r>
      <w:bookmarkEnd w:id="93"/>
    </w:p>
    <w:p w:rsidR="00E03FA6" w:rsidRDefault="00DC3567" w:rsidP="00E03FA6">
      <w:pPr>
        <w:keepNext/>
        <w:jc w:val="center"/>
      </w:pPr>
      <w:r>
        <w:rPr>
          <w:noProof/>
          <w:lang w:eastAsia="es-CO"/>
        </w:rPr>
        <w:drawing>
          <wp:inline distT="0" distB="0" distL="0" distR="0" wp14:anchorId="6DB8A918" wp14:editId="603BDFB9">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41">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B55C48" w:rsidRPr="00F43D0F">
        <w:rPr>
          <w:szCs w:val="24"/>
        </w:rPr>
        <w:t xml:space="preserve">Figura </w:t>
      </w:r>
      <w:r w:rsidR="00B55C48">
        <w:rPr>
          <w:noProof/>
          <w:szCs w:val="24"/>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Pr="00F43D0F" w:rsidRDefault="0071528E" w:rsidP="00F43D0F">
      <w:pPr>
        <w:pStyle w:val="Descripcin"/>
        <w:keepNext/>
        <w:jc w:val="left"/>
        <w:rPr>
          <w:sz w:val="24"/>
          <w:szCs w:val="24"/>
        </w:rPr>
      </w:pPr>
      <w:bookmarkStart w:id="94" w:name="_Ref514376139"/>
      <w:bookmarkStart w:id="95" w:name="_Toc514535345"/>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1</w:t>
      </w:r>
      <w:r w:rsidR="00816E5A">
        <w:rPr>
          <w:sz w:val="24"/>
          <w:szCs w:val="24"/>
        </w:rPr>
        <w:fldChar w:fldCharType="end"/>
      </w:r>
      <w:bookmarkEnd w:id="94"/>
      <w:r w:rsidRPr="00F43D0F">
        <w:rPr>
          <w:sz w:val="24"/>
          <w:szCs w:val="24"/>
        </w:rPr>
        <w:t xml:space="preserve">. </w:t>
      </w:r>
      <w:r w:rsidR="003E188E" w:rsidRPr="00F43D0F">
        <w:rPr>
          <w:sz w:val="24"/>
          <w:szCs w:val="24"/>
        </w:rPr>
        <w:t>Formas de ondas representativas de una señal ECG.</w:t>
      </w:r>
      <w:bookmarkEnd w:id="95"/>
    </w:p>
    <w:p w:rsidR="00F43D0F" w:rsidRDefault="00923CB1" w:rsidP="00F43D0F">
      <w:pPr>
        <w:keepNext/>
        <w:ind w:firstLine="0"/>
        <w:jc w:val="center"/>
      </w:pPr>
      <w:r>
        <w:rPr>
          <w:noProof/>
          <w:lang w:eastAsia="es-CO"/>
        </w:rPr>
        <w:drawing>
          <wp:inline distT="0" distB="0" distL="0" distR="0" wp14:anchorId="7402AC86" wp14:editId="25A1753C">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42">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002405E6" w:rsidRPr="002405E6">
        <w:rPr>
          <w:sz w:val="24"/>
          <w:szCs w:val="24"/>
        </w:rPr>
        <w:t>(</w:t>
      </w:r>
      <w:proofErr w:type="spellStart"/>
      <w:r w:rsidR="002405E6" w:rsidRPr="002405E6">
        <w:rPr>
          <w:sz w:val="24"/>
          <w:szCs w:val="24"/>
        </w:rPr>
        <w:t>Guyton</w:t>
      </w:r>
      <w:proofErr w:type="spellEnd"/>
      <w:r w:rsidR="002405E6" w:rsidRPr="002405E6">
        <w:rPr>
          <w:sz w:val="24"/>
          <w:szCs w:val="24"/>
        </w:rPr>
        <w:t xml:space="preserve"> &amp; Hall, 2011)</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C3628E" w:rsidRPr="003E2822" w:rsidRDefault="00C3628E" w:rsidP="003E2822">
      <w:pPr>
        <w:pStyle w:val="Descripcin"/>
        <w:keepNext/>
        <w:jc w:val="left"/>
        <w:rPr>
          <w:sz w:val="24"/>
          <w:szCs w:val="24"/>
        </w:rPr>
      </w:pPr>
      <w:bookmarkStart w:id="96" w:name="_Ref514376707"/>
      <w:bookmarkStart w:id="97" w:name="_Toc514535346"/>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2</w:t>
      </w:r>
      <w:r w:rsidR="00816E5A">
        <w:rPr>
          <w:sz w:val="24"/>
          <w:szCs w:val="24"/>
        </w:rPr>
        <w:fldChar w:fldCharType="end"/>
      </w:r>
      <w:bookmarkEnd w:id="96"/>
      <w:r w:rsidRPr="003E2822">
        <w:rPr>
          <w:sz w:val="24"/>
          <w:szCs w:val="24"/>
        </w:rPr>
        <w:t>. Señal ECG sin Aplicación de Filtro</w:t>
      </w:r>
      <w:bookmarkEnd w:id="97"/>
    </w:p>
    <w:p w:rsidR="003E2822" w:rsidRDefault="00C3628E" w:rsidP="003E2822">
      <w:pPr>
        <w:keepNext/>
        <w:ind w:firstLine="0"/>
        <w:jc w:val="center"/>
      </w:pPr>
      <w:r>
        <w:rPr>
          <w:noProof/>
          <w:lang w:eastAsia="es-CO"/>
        </w:rPr>
        <w:drawing>
          <wp:inline distT="0" distB="0" distL="0" distR="0" wp14:anchorId="3E1B4FA5" wp14:editId="38CB4668">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43">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B55C48" w:rsidRPr="003E2822">
        <w:rPr>
          <w:szCs w:val="24"/>
        </w:rPr>
        <w:t xml:space="preserve">Figura </w:t>
      </w:r>
      <w:r w:rsidR="00B55C48">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B55C48" w:rsidRPr="009E22DA">
        <w:rPr>
          <w:szCs w:val="24"/>
        </w:rPr>
        <w:t xml:space="preserve">Tabla </w:t>
      </w:r>
      <w:r w:rsidR="00B55C48">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8" w:name="_Ref514376958"/>
      <w:bookmarkStart w:id="99" w:name="_Ref514376864"/>
      <w:bookmarkStart w:id="100" w:name="_Toc514535398"/>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B55C48">
        <w:rPr>
          <w:noProof/>
          <w:sz w:val="24"/>
          <w:szCs w:val="24"/>
        </w:rPr>
        <w:t>5</w:t>
      </w:r>
      <w:r w:rsidR="0012254C" w:rsidRPr="009E22DA">
        <w:rPr>
          <w:noProof/>
          <w:sz w:val="24"/>
          <w:szCs w:val="24"/>
        </w:rPr>
        <w:fldChar w:fldCharType="end"/>
      </w:r>
      <w:bookmarkEnd w:id="98"/>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99"/>
      <w:bookmarkEnd w:id="10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B55C48" w:rsidRPr="00D40B97">
        <w:rPr>
          <w:szCs w:val="24"/>
        </w:rPr>
        <w:t xml:space="preserve">Figura </w:t>
      </w:r>
      <w:r w:rsidR="00B55C48">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Pr="00D40B97" w:rsidRDefault="00D01966" w:rsidP="00D40B97">
      <w:pPr>
        <w:pStyle w:val="Descripcin"/>
        <w:keepNext/>
        <w:jc w:val="left"/>
        <w:rPr>
          <w:sz w:val="24"/>
          <w:szCs w:val="24"/>
        </w:rPr>
      </w:pPr>
      <w:bookmarkStart w:id="101" w:name="_Ref514379718"/>
      <w:bookmarkStart w:id="102" w:name="_Toc514535347"/>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3</w:t>
      </w:r>
      <w:r w:rsidR="00816E5A">
        <w:rPr>
          <w:sz w:val="24"/>
          <w:szCs w:val="24"/>
        </w:rPr>
        <w:fldChar w:fldCharType="end"/>
      </w:r>
      <w:bookmarkEnd w:id="101"/>
      <w:r w:rsidRPr="00D40B97">
        <w:rPr>
          <w:sz w:val="24"/>
          <w:szCs w:val="24"/>
        </w:rPr>
        <w:t>. Espectro de las diferentes componentes cardiacas.</w:t>
      </w:r>
      <w:bookmarkEnd w:id="102"/>
    </w:p>
    <w:p w:rsidR="00D40B97" w:rsidRDefault="00D01966" w:rsidP="00D40B97">
      <w:pPr>
        <w:keepNext/>
        <w:jc w:val="center"/>
      </w:pPr>
      <w:r>
        <w:rPr>
          <w:noProof/>
          <w:lang w:eastAsia="es-CO"/>
        </w:rPr>
        <w:drawing>
          <wp:inline distT="0" distB="0" distL="0" distR="0" wp14:anchorId="6958D8F9" wp14:editId="1088B674">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4">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 xml:space="preserve">Fuente: </w:t>
      </w:r>
      <w:proofErr w:type="spellStart"/>
      <w:r w:rsidRPr="00D40B97">
        <w:rPr>
          <w:sz w:val="24"/>
          <w:szCs w:val="24"/>
        </w:rPr>
        <w:t>Bistel</w:t>
      </w:r>
      <w:proofErr w:type="spellEnd"/>
      <w:r w:rsidRPr="00D40B97">
        <w:rPr>
          <w:sz w:val="24"/>
          <w:szCs w:val="24"/>
        </w:rPr>
        <w:t xml:space="preserve">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w:t>
      </w:r>
      <w:r w:rsidR="0098313A">
        <w:lastRenderedPageBreak/>
        <w:t xml:space="preserve">es el monitoreo de la señal, la banda de frecuencias recomendada por Vidal Cristian y Gatica </w:t>
      </w:r>
      <w:proofErr w:type="spellStart"/>
      <w:r w:rsidR="0098313A">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5C48" w:rsidRPr="00BC7264">
        <w:rPr>
          <w:szCs w:val="24"/>
        </w:rPr>
        <w:t xml:space="preserve">Figura </w:t>
      </w:r>
      <w:r w:rsidR="00B55C48">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3" w:name="_Ref514380031"/>
      <w:bookmarkStart w:id="104" w:name="_Toc514535348"/>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4</w:t>
      </w:r>
      <w:r w:rsidR="00816E5A">
        <w:rPr>
          <w:sz w:val="24"/>
          <w:szCs w:val="24"/>
        </w:rPr>
        <w:fldChar w:fldCharType="end"/>
      </w:r>
      <w:bookmarkEnd w:id="103"/>
      <w:r w:rsidR="00A25106">
        <w:rPr>
          <w:sz w:val="24"/>
          <w:szCs w:val="24"/>
        </w:rPr>
        <w:t xml:space="preserve">. Filtro </w:t>
      </w:r>
      <w:proofErr w:type="spellStart"/>
      <w:r w:rsidR="00A25106">
        <w:rPr>
          <w:sz w:val="24"/>
          <w:szCs w:val="24"/>
        </w:rPr>
        <w:t>pasabajas</w:t>
      </w:r>
      <w:proofErr w:type="spellEnd"/>
      <w:r w:rsidR="00A25106">
        <w:rPr>
          <w:sz w:val="24"/>
          <w:szCs w:val="24"/>
        </w:rPr>
        <w:t xml:space="preserve"> p</w:t>
      </w:r>
      <w:r w:rsidRPr="00BC7264">
        <w:rPr>
          <w:sz w:val="24"/>
          <w:szCs w:val="24"/>
        </w:rPr>
        <w:t>asivo RC</w:t>
      </w:r>
      <w:bookmarkEnd w:id="104"/>
    </w:p>
    <w:p w:rsidR="00BC7264" w:rsidRDefault="000805F0" w:rsidP="00BC7264">
      <w:pPr>
        <w:keepNext/>
        <w:jc w:val="center"/>
      </w:pPr>
      <w:r>
        <w:rPr>
          <w:noProof/>
          <w:lang w:eastAsia="es-CO"/>
        </w:rPr>
        <w:drawing>
          <wp:inline distT="0" distB="0" distL="0" distR="0" wp14:anchorId="67CC4C7E" wp14:editId="239F5B23">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5">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343C97" w:rsidP="00BC7264">
      <w:pPr>
        <w:pStyle w:val="Descripcin"/>
        <w:jc w:val="left"/>
        <w:rPr>
          <w:sz w:val="24"/>
          <w:szCs w:val="24"/>
        </w:rPr>
      </w:pPr>
      <w:r>
        <w:rPr>
          <w:sz w:val="24"/>
          <w:szCs w:val="24"/>
        </w:rPr>
        <w:t>Fuente:</w:t>
      </w:r>
      <w:r w:rsidRPr="00343C97">
        <w:t xml:space="preserve"> </w:t>
      </w:r>
      <w:r w:rsidRPr="00343C97">
        <w:rPr>
          <w:sz w:val="24"/>
          <w:szCs w:val="24"/>
        </w:rPr>
        <w:t>(ANALOG DEVICES, 2013)</w:t>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B13761"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w:lastRenderedPageBreak/>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5C48" w:rsidRPr="00C976DC">
        <w:rPr>
          <w:szCs w:val="24"/>
        </w:rPr>
        <w:t xml:space="preserve">Figura </w:t>
      </w:r>
      <w:r w:rsidR="00B55C48">
        <w:rPr>
          <w:noProof/>
          <w:szCs w:val="24"/>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5" w:name="_Ref514380216"/>
      <w:bookmarkStart w:id="106" w:name="_Toc514535349"/>
      <w:r w:rsidRPr="00C976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5</w:t>
      </w:r>
      <w:r w:rsidR="00816E5A">
        <w:rPr>
          <w:sz w:val="24"/>
          <w:szCs w:val="24"/>
        </w:rPr>
        <w:fldChar w:fldCharType="end"/>
      </w:r>
      <w:bookmarkEnd w:id="105"/>
      <w:r w:rsidR="008A16C6">
        <w:rPr>
          <w:sz w:val="24"/>
          <w:szCs w:val="24"/>
        </w:rPr>
        <w:t>. Señal ECG filtrada usando filtro pasa b</w:t>
      </w:r>
      <w:r w:rsidRPr="00C976DC">
        <w:rPr>
          <w:sz w:val="24"/>
          <w:szCs w:val="24"/>
        </w:rPr>
        <w:t>ajas.</w:t>
      </w:r>
      <w:bookmarkEnd w:id="106"/>
    </w:p>
    <w:p w:rsidR="00C976DC" w:rsidRDefault="00B52DAE" w:rsidP="00C976DC">
      <w:pPr>
        <w:keepNext/>
        <w:ind w:firstLine="0"/>
        <w:jc w:val="center"/>
      </w:pPr>
      <w:r>
        <w:rPr>
          <w:noProof/>
          <w:lang w:eastAsia="es-CO"/>
        </w:rPr>
        <w:drawing>
          <wp:inline distT="0" distB="0" distL="0" distR="0" wp14:anchorId="33780DA1" wp14:editId="1FAFB102">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6">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B55C48" w:rsidRPr="00E90A1E">
        <w:rPr>
          <w:szCs w:val="24"/>
        </w:rPr>
        <w:t xml:space="preserve">Figura </w:t>
      </w:r>
      <w:r w:rsidR="00B55C48">
        <w:rPr>
          <w:noProof/>
          <w:szCs w:val="24"/>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lastRenderedPageBreak/>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7" w:name="_Ref514380559"/>
      <w:bookmarkStart w:id="108" w:name="_Toc514535350"/>
      <w:r w:rsidRPr="00E90A1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6</w:t>
      </w:r>
      <w:r w:rsidR="00816E5A">
        <w:rPr>
          <w:sz w:val="24"/>
          <w:szCs w:val="24"/>
        </w:rPr>
        <w:fldChar w:fldCharType="end"/>
      </w:r>
      <w:bookmarkEnd w:id="107"/>
      <w:r w:rsidR="00FC5C90" w:rsidRPr="00E90A1E">
        <w:rPr>
          <w:sz w:val="24"/>
          <w:szCs w:val="24"/>
        </w:rPr>
        <w:t xml:space="preserve">. Sensor de pulso con método de </w:t>
      </w:r>
      <w:proofErr w:type="spellStart"/>
      <w:r w:rsidR="00FC5C90" w:rsidRPr="00E90A1E">
        <w:rPr>
          <w:sz w:val="24"/>
          <w:szCs w:val="24"/>
        </w:rPr>
        <w:t>t</w:t>
      </w:r>
      <w:r w:rsidRPr="00E90A1E">
        <w:rPr>
          <w:sz w:val="24"/>
          <w:szCs w:val="24"/>
        </w:rPr>
        <w:t>ransmitancia</w:t>
      </w:r>
      <w:bookmarkEnd w:id="108"/>
      <w:proofErr w:type="spellEnd"/>
    </w:p>
    <w:p w:rsidR="00FC5C90" w:rsidRDefault="00516A49" w:rsidP="00FC5C90">
      <w:pPr>
        <w:keepNext/>
        <w:jc w:val="center"/>
      </w:pPr>
      <w:r>
        <w:rPr>
          <w:rFonts w:eastAsiaTheme="minorEastAsia"/>
          <w:noProof/>
          <w:sz w:val="22"/>
          <w:lang w:eastAsia="es-CO"/>
        </w:rPr>
        <w:drawing>
          <wp:inline distT="0" distB="0" distL="0" distR="0" wp14:anchorId="32265333" wp14:editId="03528B38">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B55C48" w:rsidRPr="00A909D9">
        <w:rPr>
          <w:szCs w:val="24"/>
        </w:rPr>
        <w:t xml:space="preserve">Figura </w:t>
      </w:r>
      <w:r w:rsidR="00B55C48">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09" w:name="_Ref514380979"/>
      <w:bookmarkStart w:id="110" w:name="_Toc514535351"/>
      <w:r w:rsidRPr="00A909D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7</w:t>
      </w:r>
      <w:r w:rsidR="00816E5A">
        <w:rPr>
          <w:sz w:val="24"/>
          <w:szCs w:val="24"/>
        </w:rPr>
        <w:fldChar w:fldCharType="end"/>
      </w:r>
      <w:bookmarkEnd w:id="109"/>
      <w:r w:rsidR="007F3BE2">
        <w:rPr>
          <w:sz w:val="24"/>
          <w:szCs w:val="24"/>
        </w:rPr>
        <w:t>. Sistema de o</w:t>
      </w:r>
      <w:r w:rsidRPr="00A909D9">
        <w:rPr>
          <w:sz w:val="24"/>
          <w:szCs w:val="24"/>
        </w:rPr>
        <w:t>ximetría MCP60021</w:t>
      </w:r>
      <w:bookmarkEnd w:id="110"/>
    </w:p>
    <w:p w:rsidR="004E08EE" w:rsidRDefault="00717825" w:rsidP="004E08EE">
      <w:pPr>
        <w:keepNext/>
        <w:jc w:val="center"/>
      </w:pPr>
      <w:r>
        <w:rPr>
          <w:rFonts w:eastAsiaTheme="minorEastAsia"/>
          <w:i/>
          <w:noProof/>
          <w:sz w:val="18"/>
          <w:szCs w:val="18"/>
          <w:lang w:eastAsia="es-CO"/>
        </w:rPr>
        <w:drawing>
          <wp:inline distT="0" distB="0" distL="0" distR="0" wp14:anchorId="10B3A5F5" wp14:editId="56F26DD7">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B55C48" w:rsidRPr="00804710">
        <w:rPr>
          <w:szCs w:val="24"/>
        </w:rPr>
        <w:t xml:space="preserve">Figura </w:t>
      </w:r>
      <w:r w:rsidR="00B55C48">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1" w:name="_Ref514381211"/>
      <w:bookmarkStart w:id="112" w:name="_Toc514535352"/>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8</w:t>
      </w:r>
      <w:r w:rsidR="00816E5A">
        <w:rPr>
          <w:sz w:val="24"/>
          <w:szCs w:val="24"/>
        </w:rPr>
        <w:fldChar w:fldCharType="end"/>
      </w:r>
      <w:bookmarkEnd w:id="111"/>
      <w:r w:rsidRPr="00804710">
        <w:rPr>
          <w:sz w:val="24"/>
          <w:szCs w:val="24"/>
        </w:rPr>
        <w:t xml:space="preserve">. Señal </w:t>
      </w:r>
      <w:r w:rsidR="0025257D" w:rsidRPr="00804710">
        <w:rPr>
          <w:sz w:val="24"/>
          <w:szCs w:val="24"/>
        </w:rPr>
        <w:t>a</w:t>
      </w:r>
      <w:r w:rsidRPr="00804710">
        <w:rPr>
          <w:sz w:val="24"/>
          <w:szCs w:val="24"/>
        </w:rPr>
        <w:t xml:space="preserve">dquirida por el </w:t>
      </w:r>
      <w:proofErr w:type="spellStart"/>
      <w:r w:rsidR="0025257D" w:rsidRPr="00804710">
        <w:rPr>
          <w:sz w:val="24"/>
          <w:szCs w:val="24"/>
        </w:rPr>
        <w:t>o</w:t>
      </w:r>
      <w:r w:rsidRPr="00804710">
        <w:rPr>
          <w:sz w:val="24"/>
          <w:szCs w:val="24"/>
        </w:rPr>
        <w:t>ximetro</w:t>
      </w:r>
      <w:proofErr w:type="spellEnd"/>
      <w:r w:rsidRPr="00804710">
        <w:rPr>
          <w:sz w:val="24"/>
          <w:szCs w:val="24"/>
        </w:rPr>
        <w:t>.</w:t>
      </w:r>
      <w:bookmarkEnd w:id="112"/>
    </w:p>
    <w:p w:rsidR="00326C1E" w:rsidRDefault="00693D81" w:rsidP="00326C1E">
      <w:pPr>
        <w:keepNext/>
        <w:jc w:val="center"/>
      </w:pPr>
      <w:r>
        <w:rPr>
          <w:noProof/>
          <w:lang w:eastAsia="es-CO"/>
        </w:rPr>
        <w:drawing>
          <wp:inline distT="0" distB="0" distL="0" distR="0" wp14:anchorId="2D6CA6AD" wp14:editId="3C42FEF5">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B55C48" w:rsidRPr="00804710">
        <w:rPr>
          <w:szCs w:val="24"/>
        </w:rPr>
        <w:t xml:space="preserve">Figura </w:t>
      </w:r>
      <w:r w:rsidR="00B55C48">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B55C48" w:rsidRPr="00A515FE">
        <w:rPr>
          <w:szCs w:val="24"/>
        </w:rPr>
        <w:t xml:space="preserve">Tabla </w:t>
      </w:r>
      <w:r w:rsidR="00B55C48">
        <w:rPr>
          <w:noProof/>
          <w:szCs w:val="24"/>
        </w:rPr>
        <w:t>6</w:t>
      </w:r>
      <w:r w:rsidR="009726D0">
        <w:fldChar w:fldCharType="end"/>
      </w:r>
      <w:r w:rsidRPr="00707FB7">
        <w:t>, recordando que esto varía dependiendo del paciente y de la calidad de vida que haya llevado. Es tomado de modelo un estudiante del proyecto.</w:t>
      </w:r>
    </w:p>
    <w:p w:rsidR="00C510EE" w:rsidRDefault="00C510EE" w:rsidP="00454C10"/>
    <w:p w:rsidR="00693D81" w:rsidRPr="00A515FE" w:rsidRDefault="00693D81" w:rsidP="00A515FE">
      <w:pPr>
        <w:pStyle w:val="Descripcin"/>
        <w:keepNext/>
        <w:jc w:val="left"/>
        <w:rPr>
          <w:sz w:val="24"/>
          <w:szCs w:val="24"/>
        </w:rPr>
      </w:pPr>
      <w:bookmarkStart w:id="113" w:name="_Ref514381413"/>
      <w:bookmarkStart w:id="114" w:name="_Ref514381402"/>
      <w:bookmarkStart w:id="115" w:name="_Toc514535399"/>
      <w:r w:rsidRPr="00A515FE">
        <w:rPr>
          <w:sz w:val="24"/>
          <w:szCs w:val="24"/>
        </w:rPr>
        <w:lastRenderedPageBreak/>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B55C48">
        <w:rPr>
          <w:noProof/>
          <w:sz w:val="24"/>
          <w:szCs w:val="24"/>
        </w:rPr>
        <w:t>6</w:t>
      </w:r>
      <w:r w:rsidR="0012254C" w:rsidRPr="00A515FE">
        <w:rPr>
          <w:noProof/>
          <w:sz w:val="24"/>
          <w:szCs w:val="24"/>
        </w:rPr>
        <w:fldChar w:fldCharType="end"/>
      </w:r>
      <w:bookmarkEnd w:id="113"/>
      <w:r w:rsidRPr="00A515FE">
        <w:rPr>
          <w:sz w:val="24"/>
          <w:szCs w:val="24"/>
        </w:rPr>
        <w:t xml:space="preserve">  Características de la señal de oximetría</w:t>
      </w:r>
      <w:bookmarkEnd w:id="114"/>
      <w:bookmarkEnd w:id="115"/>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 xml:space="preserve">Alimentación </w:t>
            </w:r>
            <w:proofErr w:type="spellStart"/>
            <w:r>
              <w:rPr>
                <w:rFonts w:ascii="Calibri" w:eastAsia="Times New Roman" w:hAnsi="Calibri" w:cs="Calibri"/>
                <w:color w:val="000000"/>
                <w:sz w:val="22"/>
                <w:lang w:eastAsia="es-CO"/>
              </w:rPr>
              <w:t>oxí</w:t>
            </w:r>
            <w:r w:rsidR="00693D81" w:rsidRPr="008956D7">
              <w:rPr>
                <w:rFonts w:ascii="Calibri" w:eastAsia="Times New Roman" w:hAnsi="Calibri" w:cs="Calibri"/>
                <w:color w:val="000000"/>
                <w:sz w:val="22"/>
                <w:lang w:eastAsia="es-CO"/>
              </w:rPr>
              <w:t>metro</w:t>
            </w:r>
            <w:proofErr w:type="spellEnd"/>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009749FA">
        <w:rPr>
          <w:lang w:val="en-US"/>
        </w:rPr>
        <w:t>s</w:t>
      </w:r>
      <w:r w:rsidRPr="00A716E3">
        <w:rPr>
          <w:lang w:val="en-US"/>
        </w:rPr>
        <w:t>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B55C48" w:rsidRPr="00C02B6C">
        <w:rPr>
          <w:szCs w:val="24"/>
        </w:rPr>
        <w:t xml:space="preserve">Figura </w:t>
      </w:r>
      <w:r w:rsidR="00B55C48">
        <w:rPr>
          <w:noProof/>
          <w:szCs w:val="24"/>
        </w:rPr>
        <w:t>39</w:t>
      </w:r>
      <w:r w:rsidR="00B55C48"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w:t>
      </w:r>
      <w:proofErr w:type="spellStart"/>
      <w:r>
        <w:t>fonocardiograma</w:t>
      </w:r>
      <w:proofErr w:type="spellEnd"/>
      <w:r>
        <w:t>, que es un registro de los ruidos que produce el corazón durante su función de bombeo y por ultimo esta la curva que representa los cambios del volumen ventricular izquierdo. (</w:t>
      </w:r>
      <w:proofErr w:type="spellStart"/>
      <w:r>
        <w:t>Guyton</w:t>
      </w:r>
      <w:proofErr w:type="spellEnd"/>
      <w:r>
        <w:t xml:space="preserve"> &amp; Hall, 2011).</w:t>
      </w:r>
    </w:p>
    <w:p w:rsidR="00ED0F9A" w:rsidRPr="00C02B6C" w:rsidRDefault="00ED0F9A" w:rsidP="00C02B6C">
      <w:pPr>
        <w:pStyle w:val="Descripcin"/>
        <w:keepNext/>
        <w:jc w:val="left"/>
        <w:rPr>
          <w:sz w:val="24"/>
          <w:szCs w:val="24"/>
        </w:rPr>
      </w:pPr>
      <w:bookmarkStart w:id="116" w:name="_Ref514381719"/>
      <w:bookmarkStart w:id="117" w:name="_Ref514516094"/>
      <w:bookmarkStart w:id="118" w:name="_Toc514535353"/>
      <w:r w:rsidRPr="00C02B6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39</w:t>
      </w:r>
      <w:r w:rsidR="00816E5A">
        <w:rPr>
          <w:sz w:val="24"/>
          <w:szCs w:val="24"/>
        </w:rPr>
        <w:fldChar w:fldCharType="end"/>
      </w:r>
      <w:bookmarkEnd w:id="116"/>
      <w:r w:rsidRPr="00C02B6C">
        <w:rPr>
          <w:sz w:val="24"/>
          <w:szCs w:val="24"/>
        </w:rPr>
        <w:t>. Señales Captadas Durante un Ciclo Cardiaco</w:t>
      </w:r>
      <w:bookmarkEnd w:id="117"/>
      <w:bookmarkEnd w:id="118"/>
    </w:p>
    <w:p w:rsidR="00C02B6C" w:rsidRDefault="003226EC" w:rsidP="00C02B6C">
      <w:pPr>
        <w:keepNext/>
        <w:jc w:val="center"/>
      </w:pPr>
      <w:r>
        <w:rPr>
          <w:noProof/>
          <w:lang w:eastAsia="es-CO"/>
        </w:rPr>
        <w:drawing>
          <wp:inline distT="0" distB="0" distL="0" distR="0" wp14:anchorId="713BDB1C" wp14:editId="2051C6C5">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6823FD" w:rsidP="00C02B6C">
      <w:pPr>
        <w:pStyle w:val="Descripcin"/>
        <w:jc w:val="left"/>
        <w:rPr>
          <w:sz w:val="24"/>
          <w:szCs w:val="24"/>
        </w:rPr>
      </w:pPr>
      <w:r>
        <w:rPr>
          <w:sz w:val="24"/>
          <w:szCs w:val="24"/>
        </w:rPr>
        <w:t>Fuente:</w:t>
      </w:r>
      <w:r w:rsidRPr="006823FD">
        <w:t xml:space="preserve"> </w:t>
      </w:r>
      <w:r w:rsidRPr="006823FD">
        <w:rPr>
          <w:sz w:val="24"/>
          <w:szCs w:val="24"/>
        </w:rPr>
        <w:t xml:space="preserve">(“Ciclo cardiaco y función ventricular,” </w:t>
      </w:r>
      <w:proofErr w:type="spellStart"/>
      <w:r w:rsidRPr="006823FD">
        <w:rPr>
          <w:sz w:val="24"/>
          <w:szCs w:val="24"/>
        </w:rPr>
        <w:t>n.d</w:t>
      </w:r>
      <w:proofErr w:type="spellEnd"/>
      <w:r w:rsidRPr="006823FD">
        <w:rPr>
          <w:sz w:val="24"/>
          <w:szCs w:val="24"/>
        </w:rPr>
        <w:t>.)</w:t>
      </w:r>
    </w:p>
    <w:p w:rsidR="002121B4" w:rsidRDefault="002121B4" w:rsidP="002121B4">
      <w:r>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B55C48" w:rsidRPr="00C02B6C">
        <w:rPr>
          <w:szCs w:val="24"/>
        </w:rPr>
        <w:t xml:space="preserve">Figura </w:t>
      </w:r>
      <w:r w:rsidR="00B55C48">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w:t>
      </w:r>
      <w:r>
        <w:lastRenderedPageBreak/>
        <w:t xml:space="preserve">partida el periodo de esta señal que es aproximadamente de 0.8 s, con unas 75 BPS </w:t>
      </w:r>
      <w:proofErr w:type="spellStart"/>
      <w:r>
        <w:t>beats</w:t>
      </w:r>
      <w:proofErr w:type="spellEnd"/>
      <w:r>
        <w:t xml:space="preserve">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B55C48" w:rsidRPr="00C02B6C">
        <w:rPr>
          <w:szCs w:val="24"/>
        </w:rPr>
        <w:t xml:space="preserve">Figura </w:t>
      </w:r>
      <w:r w:rsidR="00B55C48">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B55C48" w:rsidRPr="00C94830">
        <w:rPr>
          <w:szCs w:val="24"/>
        </w:rPr>
        <w:t xml:space="preserve">Figura </w:t>
      </w:r>
      <w:r w:rsidR="00B55C48">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19" w:name="_Ref514516791"/>
      <w:bookmarkStart w:id="120" w:name="_Toc514535354"/>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0</w:t>
      </w:r>
      <w:r w:rsidR="00816E5A">
        <w:rPr>
          <w:sz w:val="24"/>
          <w:szCs w:val="24"/>
        </w:rPr>
        <w:fldChar w:fldCharType="end"/>
      </w:r>
      <w:bookmarkEnd w:id="119"/>
      <w:r w:rsidRPr="00C94830">
        <w:rPr>
          <w:sz w:val="24"/>
          <w:szCs w:val="24"/>
        </w:rPr>
        <w:t xml:space="preserve">. </w:t>
      </w:r>
      <w:r w:rsidR="00C94830" w:rsidRPr="00C94830">
        <w:rPr>
          <w:sz w:val="24"/>
          <w:szCs w:val="24"/>
        </w:rPr>
        <w:t xml:space="preserve">Sincronización fase </w:t>
      </w:r>
      <w:r w:rsidR="00C94830" w:rsidRPr="005A7717">
        <w:rPr>
          <w:sz w:val="24"/>
          <w:szCs w:val="24"/>
        </w:rPr>
        <w:t>diastólica con onda de corte.</w:t>
      </w:r>
      <w:bookmarkEnd w:id="120"/>
    </w:p>
    <w:p w:rsidR="006A37D7" w:rsidRDefault="00FA523E" w:rsidP="005C0D69">
      <w:pPr>
        <w:keepNext/>
        <w:jc w:val="center"/>
      </w:pPr>
      <w:r w:rsidRPr="00D763AB">
        <w:rPr>
          <w:noProof/>
          <w:color w:val="538135" w:themeColor="accent6" w:themeShade="BF"/>
          <w:lang w:eastAsia="es-CO"/>
        </w:rPr>
        <w:drawing>
          <wp:inline distT="0" distB="0" distL="0" distR="0" wp14:anchorId="7C43484F" wp14:editId="3C39E93F">
            <wp:extent cx="4837814" cy="3155950"/>
            <wp:effectExtent l="0" t="0" r="1270" b="63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4849416" cy="3163519"/>
                    </a:xfrm>
                    <a:prstGeom prst="rect">
                      <a:avLst/>
                    </a:prstGeom>
                  </pic:spPr>
                </pic:pic>
              </a:graphicData>
            </a:graphic>
          </wp:inline>
        </w:drawing>
      </w:r>
    </w:p>
    <w:p w:rsidR="00FA523E" w:rsidRDefault="009F1598" w:rsidP="00587E04">
      <w:pPr>
        <w:pStyle w:val="Descripcin"/>
        <w:jc w:val="left"/>
        <w:rPr>
          <w:sz w:val="24"/>
          <w:szCs w:val="24"/>
        </w:rPr>
      </w:pPr>
      <w:r w:rsidRPr="009F1598">
        <w:rPr>
          <w:sz w:val="24"/>
          <w:szCs w:val="24"/>
        </w:rPr>
        <w:t>Fuente: (MARTINEZ, NIDIA EDITH PLATA, 2009)</w:t>
      </w:r>
    </w:p>
    <w:p w:rsidR="002C6511" w:rsidRDefault="002C6511" w:rsidP="002C6511">
      <w:r w:rsidRPr="00CE04E1">
        <w:rPr>
          <w:b/>
        </w:rPr>
        <w:t>Señal de Fotopletismografia</w:t>
      </w:r>
      <w:r w:rsidR="00807C12">
        <w:t>.</w:t>
      </w:r>
      <w:r>
        <w:t xml:space="preserve"> Para el análisis de la señal </w:t>
      </w:r>
      <w:proofErr w:type="spellStart"/>
      <w:r>
        <w:t>fotopletis</w:t>
      </w:r>
      <w:r w:rsidR="00FE280C">
        <w:t>mografíca</w:t>
      </w:r>
      <w:proofErr w:type="spellEnd"/>
      <w:r w:rsidR="00FE280C">
        <w:t xml:space="preserve"> no es nada diferente, se puede </w:t>
      </w:r>
      <w:r w:rsidR="00905832">
        <w:t xml:space="preserve">observar en la </w:t>
      </w:r>
      <w:r w:rsidR="00905832">
        <w:fldChar w:fldCharType="begin"/>
      </w:r>
      <w:r w:rsidR="00905832">
        <w:instrText xml:space="preserve"> REF _Ref514382463 \h </w:instrText>
      </w:r>
      <w:r w:rsidR="00905832">
        <w:fldChar w:fldCharType="separate"/>
      </w:r>
      <w:r w:rsidR="00B55C48" w:rsidRPr="00A8155D">
        <w:rPr>
          <w:szCs w:val="24"/>
        </w:rPr>
        <w:t xml:space="preserve">Figura </w:t>
      </w:r>
      <w:r w:rsidR="00B55C48">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 xml:space="preserve">Donde PPI, es la diferencia de tiempo entre las sucesiones de pico de la señal PPG; </w:t>
      </w:r>
      <w:proofErr w:type="spellStart"/>
      <w:r>
        <w:t>amplitude</w:t>
      </w:r>
      <w:proofErr w:type="spellEnd"/>
      <w:r>
        <w:t xml:space="preserve">, es la altura del pico sistólico desde el pie; </w:t>
      </w:r>
      <w:proofErr w:type="spellStart"/>
      <w:r>
        <w:t>slope</w:t>
      </w:r>
      <w:proofErr w:type="spellEnd"/>
      <w:r>
        <w:t xml:space="preserve">, es el pico máximo de la primera derivada de cada pulso del volumen de sangre; </w:t>
      </w:r>
      <w:proofErr w:type="spellStart"/>
      <w:r>
        <w:t>Tcrest</w:t>
      </w:r>
      <w:proofErr w:type="spellEnd"/>
      <w:r>
        <w:t xml:space="preserve">, tiempo necesario para alcanzar el punto máximo desde el pie del mismo pulso; </w:t>
      </w:r>
      <w:proofErr w:type="spellStart"/>
      <w:r>
        <w:t>Tdecay</w:t>
      </w:r>
      <w:proofErr w:type="spellEnd"/>
      <w:r>
        <w:t>, el tiempo necesario de la señal PPG para disminuir desde el pico hasta el pie del siguiente pulso; PTT, retraso de tiempo entre el pico de la onda QRS de la señal ECG y el pie del pulso de la señal PPG.(</w:t>
      </w:r>
      <w:proofErr w:type="spellStart"/>
      <w:r>
        <w:t>Selvaraj</w:t>
      </w:r>
      <w:proofErr w:type="spellEnd"/>
      <w:r>
        <w:t xml:space="preserve">, </w:t>
      </w:r>
      <w:proofErr w:type="spellStart"/>
      <w:r>
        <w:t>Jaryal</w:t>
      </w:r>
      <w:proofErr w:type="spellEnd"/>
      <w:r>
        <w:t xml:space="preserve">, </w:t>
      </w:r>
      <w:proofErr w:type="spellStart"/>
      <w:r>
        <w:t>Santhosh</w:t>
      </w:r>
      <w:proofErr w:type="spellEnd"/>
      <w:r>
        <w:t xml:space="preserve">, </w:t>
      </w:r>
      <w:proofErr w:type="spellStart"/>
      <w:r>
        <w:t>Deepak</w:t>
      </w:r>
      <w:proofErr w:type="spellEnd"/>
      <w:r>
        <w:t xml:space="preserve">, &amp; </w:t>
      </w:r>
      <w:proofErr w:type="spellStart"/>
      <w:r>
        <w:t>Anand</w:t>
      </w:r>
      <w:proofErr w:type="spellEnd"/>
      <w:r>
        <w:t>,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1" w:name="_Ref514382463"/>
      <w:bookmarkStart w:id="122" w:name="_Toc514535355"/>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1</w:t>
      </w:r>
      <w:r w:rsidR="00816E5A">
        <w:rPr>
          <w:sz w:val="24"/>
          <w:szCs w:val="24"/>
        </w:rPr>
        <w:fldChar w:fldCharType="end"/>
      </w:r>
      <w:bookmarkEnd w:id="121"/>
      <w:r w:rsidRPr="00A8155D">
        <w:rPr>
          <w:sz w:val="24"/>
          <w:szCs w:val="24"/>
        </w:rPr>
        <w:t>. Señal ECG y Oximetría Simultáneamente</w:t>
      </w:r>
      <w:bookmarkEnd w:id="122"/>
    </w:p>
    <w:p w:rsidR="00A8155D" w:rsidRDefault="001D4121" w:rsidP="00A8155D">
      <w:pPr>
        <w:keepNext/>
        <w:jc w:val="center"/>
      </w:pPr>
      <w:r>
        <w:rPr>
          <w:noProof/>
          <w:sz w:val="23"/>
          <w:szCs w:val="23"/>
          <w:lang w:eastAsia="es-CO"/>
        </w:rPr>
        <w:drawing>
          <wp:inline distT="0" distB="0" distL="0" distR="0" wp14:anchorId="14B5FB1E" wp14:editId="246F7096">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52">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C1652A" w:rsidP="00A8155D">
      <w:pPr>
        <w:pStyle w:val="Descripcin"/>
        <w:jc w:val="left"/>
        <w:rPr>
          <w:sz w:val="24"/>
          <w:szCs w:val="24"/>
        </w:rPr>
      </w:pPr>
      <w:r>
        <w:rPr>
          <w:sz w:val="24"/>
          <w:szCs w:val="24"/>
        </w:rPr>
        <w:t xml:space="preserve">Fuente: </w:t>
      </w:r>
      <w:r w:rsidRPr="00C1652A">
        <w:rPr>
          <w:sz w:val="24"/>
          <w:szCs w:val="24"/>
        </w:rPr>
        <w:t>(</w:t>
      </w:r>
      <w:proofErr w:type="spellStart"/>
      <w:r w:rsidRPr="00C1652A">
        <w:rPr>
          <w:sz w:val="24"/>
          <w:szCs w:val="24"/>
        </w:rPr>
        <w:t>Selvaraj</w:t>
      </w:r>
      <w:proofErr w:type="spellEnd"/>
      <w:r w:rsidRPr="00C1652A">
        <w:rPr>
          <w:sz w:val="24"/>
          <w:szCs w:val="24"/>
        </w:rPr>
        <w:t xml:space="preserve"> et al., 2009)</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 xml:space="preserve">En este caso el comienzo de la presión sístole tiene lugar al inicio o pie de la señal </w:t>
      </w:r>
      <w:proofErr w:type="spellStart"/>
      <w:r>
        <w:t>fotopletismografíca</w:t>
      </w:r>
      <w:proofErr w:type="spellEnd"/>
      <w:r>
        <w:t xml:space="preserve">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B55C48" w:rsidRPr="00CC68F6">
        <w:rPr>
          <w:szCs w:val="24"/>
        </w:rPr>
        <w:t xml:space="preserve">Figura </w:t>
      </w:r>
      <w:r w:rsidR="00B55C48">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B55C48" w:rsidRPr="00A8155D">
        <w:rPr>
          <w:szCs w:val="24"/>
        </w:rPr>
        <w:t xml:space="preserve">Figura </w:t>
      </w:r>
      <w:r w:rsidR="00B55C48">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3" w:name="_Ref514383145"/>
      <w:bookmarkStart w:id="124" w:name="_Toc514535356"/>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2</w:t>
      </w:r>
      <w:r w:rsidR="00816E5A">
        <w:rPr>
          <w:sz w:val="24"/>
          <w:szCs w:val="24"/>
        </w:rPr>
        <w:fldChar w:fldCharType="end"/>
      </w:r>
      <w:bookmarkEnd w:id="123"/>
      <w:r w:rsidRPr="00CC68F6">
        <w:rPr>
          <w:sz w:val="24"/>
          <w:szCs w:val="24"/>
        </w:rPr>
        <w:t>. Señal ECG y de Oximetría adquiridas simultáneamente.</w:t>
      </w:r>
      <w:bookmarkEnd w:id="124"/>
    </w:p>
    <w:p w:rsidR="00CC68F6" w:rsidRDefault="0013288D" w:rsidP="00CC68F6">
      <w:pPr>
        <w:keepNext/>
        <w:jc w:val="center"/>
      </w:pPr>
      <w:r>
        <w:rPr>
          <w:noProof/>
          <w:lang w:eastAsia="es-CO"/>
        </w:rPr>
        <w:drawing>
          <wp:inline distT="0" distB="0" distL="0" distR="0" wp14:anchorId="623EF74B" wp14:editId="24A1D90E">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53">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B55C48" w:rsidRPr="00B55C48">
        <w:rPr>
          <w:rFonts w:ascii="Times New Roman" w:hAnsi="Times New Roman" w:cs="Times New Roman"/>
        </w:rPr>
        <w:t xml:space="preserve">Figura </w:t>
      </w:r>
      <w:r w:rsidR="00B55C48" w:rsidRPr="00B55C48">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5" w:name="_Ref514383347"/>
      <w:bookmarkStart w:id="126" w:name="_Toc514535357"/>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3</w:t>
      </w:r>
      <w:r w:rsidR="00816E5A">
        <w:rPr>
          <w:sz w:val="24"/>
          <w:szCs w:val="24"/>
        </w:rPr>
        <w:fldChar w:fldCharType="end"/>
      </w:r>
      <w:bookmarkEnd w:id="125"/>
      <w:r w:rsidRPr="004B5119">
        <w:rPr>
          <w:sz w:val="24"/>
          <w:szCs w:val="24"/>
        </w:rPr>
        <w:t>. Diagrama de Pines del PIC16F688</w:t>
      </w:r>
      <w:bookmarkEnd w:id="126"/>
    </w:p>
    <w:p w:rsidR="004B5119" w:rsidRDefault="001D4121" w:rsidP="004B5119">
      <w:pPr>
        <w:keepNext/>
        <w:jc w:val="center"/>
      </w:pPr>
      <w:r w:rsidRPr="00AC2BB1">
        <w:rPr>
          <w:rFonts w:cs="Times New Roman"/>
          <w:noProof/>
          <w:sz w:val="22"/>
          <w:lang w:eastAsia="es-CO"/>
        </w:rPr>
        <w:drawing>
          <wp:inline distT="0" distB="0" distL="0" distR="0" wp14:anchorId="7010BBA2" wp14:editId="4CFB35F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4">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A109EA" w:rsidP="004B5119">
      <w:pPr>
        <w:pStyle w:val="Descripcin"/>
        <w:jc w:val="left"/>
        <w:rPr>
          <w:sz w:val="24"/>
          <w:szCs w:val="24"/>
        </w:rPr>
      </w:pPr>
      <w:r>
        <w:rPr>
          <w:sz w:val="24"/>
          <w:szCs w:val="24"/>
        </w:rPr>
        <w:t>Fuente:</w:t>
      </w:r>
      <w:r w:rsidRPr="00A109EA">
        <w:t xml:space="preserve"> </w:t>
      </w:r>
      <w:r w:rsidRPr="00A109EA">
        <w:rPr>
          <w:sz w:val="24"/>
          <w:szCs w:val="24"/>
        </w:rPr>
        <w:t>(</w:t>
      </w:r>
      <w:proofErr w:type="spellStart"/>
      <w:r w:rsidRPr="00A109EA">
        <w:rPr>
          <w:sz w:val="24"/>
          <w:szCs w:val="24"/>
        </w:rPr>
        <w:t>Microcontrollers</w:t>
      </w:r>
      <w:proofErr w:type="spellEnd"/>
      <w:r w:rsidRPr="00A109EA">
        <w:rPr>
          <w:sz w:val="24"/>
          <w:szCs w:val="24"/>
        </w:rPr>
        <w:t xml:space="preserve"> &amp; </w:t>
      </w:r>
      <w:proofErr w:type="spellStart"/>
      <w:r w:rsidRPr="00A109EA">
        <w:rPr>
          <w:sz w:val="24"/>
          <w:szCs w:val="24"/>
        </w:rPr>
        <w:t>Technology</w:t>
      </w:r>
      <w:proofErr w:type="spellEnd"/>
      <w:r w:rsidRPr="00A109EA">
        <w:rPr>
          <w:sz w:val="24"/>
          <w:szCs w:val="24"/>
        </w:rPr>
        <w:t>, 2007)</w:t>
      </w:r>
    </w:p>
    <w:p w:rsidR="003A7B26" w:rsidRDefault="003A7B26" w:rsidP="003A7B26">
      <w:r>
        <w:lastRenderedPageBreak/>
        <w:t xml:space="preserve">El conversor analógico digital permite la conversión de una señal de entrada analógica a una representación </w:t>
      </w:r>
      <w:r w:rsidR="00D641D1">
        <w:t>binaria de 10 bits.</w:t>
      </w:r>
    </w:p>
    <w:p w:rsidR="003A7B26" w:rsidRDefault="003A7B26" w:rsidP="003A7B26">
      <w: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w:t>
      </w:r>
      <w:proofErr w:type="spellStart"/>
      <w:r w:rsidRPr="00942E92">
        <w:rPr>
          <w:rFonts w:cs="Times New Roman"/>
          <w:szCs w:val="24"/>
        </w:rPr>
        <w:t>oximetro</w:t>
      </w:r>
      <w:proofErr w:type="spellEnd"/>
      <w:r w:rsidRPr="00942E92">
        <w:rPr>
          <w:rFonts w:cs="Times New Roman"/>
          <w:szCs w:val="24"/>
        </w:rPr>
        <w:t xml:space="preserve">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lastRenderedPageBreak/>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7" w:name="_Ref514409512"/>
      <w:bookmarkStart w:id="128" w:name="_Toc514535301"/>
      <w:r>
        <w:lastRenderedPageBreak/>
        <w:t>Control de Potencia</w:t>
      </w:r>
      <w:bookmarkEnd w:id="127"/>
      <w:bookmarkEnd w:id="128"/>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B55C48" w:rsidRPr="00B55C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29" w:name="_Ref514384602"/>
      <w:bookmarkStart w:id="130" w:name="_Toc514535358"/>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4</w:t>
      </w:r>
      <w:r w:rsidR="00816E5A">
        <w:rPr>
          <w:sz w:val="24"/>
          <w:szCs w:val="24"/>
        </w:rPr>
        <w:fldChar w:fldCharType="end"/>
      </w:r>
      <w:bookmarkEnd w:id="129"/>
      <w:r w:rsidRPr="00410285">
        <w:rPr>
          <w:sz w:val="24"/>
          <w:szCs w:val="24"/>
        </w:rPr>
        <w:t>. Diagrama de Bloques Para el</w:t>
      </w:r>
      <w:r w:rsidR="00E57FE3" w:rsidRPr="00410285">
        <w:rPr>
          <w:sz w:val="24"/>
          <w:szCs w:val="24"/>
        </w:rPr>
        <w:t xml:space="preserve"> Sistema de Control de Potencia</w:t>
      </w:r>
      <w:bookmarkEnd w:id="130"/>
    </w:p>
    <w:p w:rsidR="00410285" w:rsidRDefault="009E18D5" w:rsidP="00410285">
      <w:pPr>
        <w:keepNext/>
        <w:jc w:val="left"/>
      </w:pPr>
      <w:r>
        <w:rPr>
          <w:noProof/>
          <w:lang w:eastAsia="es-CO"/>
        </w:rPr>
        <w:drawing>
          <wp:inline distT="0" distB="0" distL="0" distR="0" wp14:anchorId="5C52A909" wp14:editId="6A2BA9B7">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5">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Otro factor importante a</w:t>
      </w:r>
      <w:r w:rsidR="00AD64D2">
        <w:t xml:space="preserve"> mencionar es que al ser ondas</w:t>
      </w:r>
      <w:r>
        <w:t xml:space="preserve">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B13761"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B55C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B13761"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B13761"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 xml:space="preserve">La información a partir de esta fórmula será corroborada en el capítulo de validación, realizando las pruebas respectivas sobre el </w:t>
      </w:r>
      <w:proofErr w:type="spellStart"/>
      <w:r>
        <w:t>electrobisturí</w:t>
      </w:r>
      <w:proofErr w:type="spellEnd"/>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1" w:name="_Ref514384463"/>
      <w:bookmarkStart w:id="132" w:name="_Toc514535359"/>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5</w:t>
      </w:r>
      <w:r w:rsidR="00816E5A">
        <w:rPr>
          <w:sz w:val="24"/>
          <w:szCs w:val="24"/>
        </w:rPr>
        <w:fldChar w:fldCharType="end"/>
      </w:r>
      <w:bookmarkEnd w:id="131"/>
      <w:r w:rsidRPr="001F5632">
        <w:rPr>
          <w:sz w:val="24"/>
          <w:szCs w:val="24"/>
        </w:rPr>
        <w:t>. Regulación y Control de Potencia DC</w:t>
      </w:r>
      <w:bookmarkEnd w:id="132"/>
    </w:p>
    <w:p w:rsidR="001F5632" w:rsidRDefault="00593CE9" w:rsidP="001F5632">
      <w:pPr>
        <w:keepNext/>
        <w:jc w:val="center"/>
      </w:pPr>
      <w:r>
        <w:rPr>
          <w:noProof/>
          <w:lang w:eastAsia="es-CO"/>
        </w:rPr>
        <w:drawing>
          <wp:inline distT="0" distB="0" distL="0" distR="0" wp14:anchorId="281ABD74" wp14:editId="24E2DB2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6">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B55C48" w:rsidRPr="001F5632">
        <w:rPr>
          <w:szCs w:val="24"/>
        </w:rPr>
        <w:t xml:space="preserve">Figura </w:t>
      </w:r>
      <w:r w:rsidR="00B55C48">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3" w:name="_Toc514535302"/>
      <w:r>
        <w:t>Alimentación</w:t>
      </w:r>
      <w:bookmarkEnd w:id="133"/>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B55C48">
        <w:t>2.3.4</w:t>
      </w:r>
      <w:r w:rsidR="00141E67">
        <w:fldChar w:fldCharType="end"/>
      </w:r>
      <w:r w:rsidR="002735EF">
        <w:t>.</w:t>
      </w:r>
    </w:p>
    <w:p w:rsidR="009C31B5" w:rsidRPr="009C31B5" w:rsidRDefault="00CC718B" w:rsidP="00090C0C">
      <w:pPr>
        <w:pStyle w:val="Ttulo2"/>
      </w:pPr>
      <w:bookmarkStart w:id="134" w:name="_Toc514535303"/>
      <w:r>
        <w:t xml:space="preserve">Funcionamiento </w:t>
      </w:r>
      <w:r w:rsidR="0053744A">
        <w:t xml:space="preserve">del </w:t>
      </w:r>
      <w:proofErr w:type="spellStart"/>
      <w:r>
        <w:t>electrobisturí</w:t>
      </w:r>
      <w:bookmarkEnd w:id="134"/>
      <w:proofErr w:type="spellEnd"/>
    </w:p>
    <w:p w:rsidR="002158F0" w:rsidRPr="00A072A9" w:rsidRDefault="002158F0" w:rsidP="00A072A9">
      <w:pPr>
        <w:pStyle w:val="Descripcin"/>
        <w:keepNext/>
        <w:jc w:val="left"/>
        <w:rPr>
          <w:sz w:val="24"/>
          <w:szCs w:val="24"/>
        </w:rPr>
      </w:pPr>
      <w:bookmarkStart w:id="135" w:name="_Ref514384622"/>
      <w:bookmarkStart w:id="136" w:name="_Toc514535360"/>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6</w:t>
      </w:r>
      <w:r w:rsidR="00816E5A">
        <w:rPr>
          <w:sz w:val="24"/>
          <w:szCs w:val="24"/>
        </w:rPr>
        <w:fldChar w:fldCharType="end"/>
      </w:r>
      <w:bookmarkEnd w:id="135"/>
      <w:r w:rsidRPr="00A072A9">
        <w:rPr>
          <w:sz w:val="24"/>
          <w:szCs w:val="24"/>
        </w:rPr>
        <w:t>. Representación del Funcionamiento</w:t>
      </w:r>
      <w:r w:rsidR="00DA176A" w:rsidRPr="00A072A9">
        <w:rPr>
          <w:sz w:val="24"/>
          <w:szCs w:val="24"/>
        </w:rPr>
        <w:t xml:space="preserve"> del Equipo</w:t>
      </w:r>
      <w:bookmarkEnd w:id="136"/>
    </w:p>
    <w:p w:rsidR="00A072A9" w:rsidRDefault="0053744A" w:rsidP="00A072A9">
      <w:pPr>
        <w:keepNext/>
        <w:jc w:val="center"/>
      </w:pPr>
      <w:r>
        <w:rPr>
          <w:noProof/>
          <w:lang w:eastAsia="es-CO"/>
        </w:rPr>
        <w:drawing>
          <wp:inline distT="0" distB="0" distL="0" distR="0" wp14:anchorId="2DFEB3CC" wp14:editId="1F447546">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B55C48" w:rsidRPr="00B55C48">
        <w:t xml:space="preserve">Figura </w:t>
      </w:r>
      <w:r w:rsidR="00B55C48" w:rsidRPr="00B55C48">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7" w:name="_Toc514535361"/>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7</w:t>
      </w:r>
      <w:r w:rsidR="00816E5A">
        <w:rPr>
          <w:sz w:val="24"/>
          <w:szCs w:val="24"/>
        </w:rPr>
        <w:fldChar w:fldCharType="end"/>
      </w:r>
      <w:r w:rsidRPr="00A778B8">
        <w:rPr>
          <w:sz w:val="24"/>
          <w:szCs w:val="24"/>
        </w:rPr>
        <w:t>. Placa de Retorno de dos Secciones Conductoras.</w:t>
      </w:r>
      <w:bookmarkEnd w:id="137"/>
    </w:p>
    <w:p w:rsidR="00FB5637" w:rsidRDefault="0053744A" w:rsidP="00FB5637">
      <w:pPr>
        <w:keepNext/>
        <w:jc w:val="center"/>
      </w:pPr>
      <w:r>
        <w:rPr>
          <w:noProof/>
          <w:lang w:eastAsia="es-CO"/>
        </w:rPr>
        <w:drawing>
          <wp:inline distT="0" distB="0" distL="0" distR="0" wp14:anchorId="2053C1F1" wp14:editId="48440747">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B55C48" w:rsidRPr="00E71861">
        <w:rPr>
          <w:szCs w:val="24"/>
        </w:rPr>
        <w:t xml:space="preserve">Figura </w:t>
      </w:r>
      <w:r w:rsidR="00B55C48">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38" w:name="_Ref514400921"/>
      <w:bookmarkStart w:id="139" w:name="_Toc514535362"/>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8</w:t>
      </w:r>
      <w:r w:rsidR="00816E5A">
        <w:rPr>
          <w:sz w:val="24"/>
          <w:szCs w:val="24"/>
        </w:rPr>
        <w:fldChar w:fldCharType="end"/>
      </w:r>
      <w:bookmarkEnd w:id="138"/>
      <w:r w:rsidRPr="00E71861">
        <w:rPr>
          <w:sz w:val="24"/>
          <w:szCs w:val="24"/>
        </w:rPr>
        <w:t>. Advertencia Placa de Retorno Ausente o Mal Puesta.</w:t>
      </w:r>
      <w:bookmarkEnd w:id="139"/>
    </w:p>
    <w:p w:rsidR="00B42057" w:rsidRDefault="0053744A" w:rsidP="00B42057">
      <w:pPr>
        <w:keepNext/>
        <w:jc w:val="center"/>
      </w:pPr>
      <w:r>
        <w:rPr>
          <w:noProof/>
          <w:lang w:eastAsia="es-CO"/>
        </w:rPr>
        <w:drawing>
          <wp:inline distT="0" distB="0" distL="0" distR="0" wp14:anchorId="74D808A1" wp14:editId="1ED00087">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B55C48" w:rsidRPr="002726FB">
        <w:rPr>
          <w:szCs w:val="24"/>
        </w:rPr>
        <w:t xml:space="preserve">Figura </w:t>
      </w:r>
      <w:r w:rsidR="00B55C48">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0" w:name="_Ref514408063"/>
      <w:bookmarkStart w:id="141" w:name="_Toc514535363"/>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49</w:t>
      </w:r>
      <w:r w:rsidR="00816E5A">
        <w:rPr>
          <w:sz w:val="24"/>
          <w:szCs w:val="24"/>
        </w:rPr>
        <w:fldChar w:fldCharType="end"/>
      </w:r>
      <w:bookmarkEnd w:id="140"/>
      <w:r w:rsidRPr="002726FB">
        <w:rPr>
          <w:sz w:val="24"/>
          <w:szCs w:val="24"/>
        </w:rPr>
        <w:t xml:space="preserve">. Lápiz de </w:t>
      </w:r>
      <w:r w:rsidR="00041868" w:rsidRPr="002726FB">
        <w:rPr>
          <w:sz w:val="24"/>
          <w:szCs w:val="24"/>
        </w:rPr>
        <w:t>Electrocirugía</w:t>
      </w:r>
      <w:r w:rsidRPr="002726FB">
        <w:rPr>
          <w:sz w:val="24"/>
          <w:szCs w:val="24"/>
        </w:rPr>
        <w:t>.</w:t>
      </w:r>
      <w:bookmarkEnd w:id="141"/>
      <w:r w:rsidRPr="002726FB">
        <w:rPr>
          <w:sz w:val="24"/>
          <w:szCs w:val="24"/>
        </w:rPr>
        <w:t xml:space="preserve"> </w:t>
      </w:r>
    </w:p>
    <w:p w:rsidR="002726FB" w:rsidRDefault="0053744A" w:rsidP="002726FB">
      <w:pPr>
        <w:keepNext/>
        <w:jc w:val="center"/>
      </w:pPr>
      <w:r>
        <w:rPr>
          <w:noProof/>
          <w:lang w:eastAsia="es-CO"/>
        </w:rPr>
        <w:drawing>
          <wp:inline distT="0" distB="0" distL="0" distR="0" wp14:anchorId="2CB0EE38" wp14:editId="1AAFB68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lastRenderedPageBreak/>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2" w:name="_Toc514535304"/>
      <w:r w:rsidRPr="000F10AA">
        <w:t>Diseño industrial del equipo</w:t>
      </w:r>
      <w:r>
        <w:t>.</w:t>
      </w:r>
      <w:bookmarkEnd w:id="142"/>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3" w:name="_Toc514535364"/>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3"/>
    </w:p>
    <w:p w:rsidR="00975583" w:rsidRDefault="002039A6" w:rsidP="00975583">
      <w:pPr>
        <w:keepNext/>
        <w:jc w:val="center"/>
      </w:pPr>
      <w:r>
        <w:rPr>
          <w:noProof/>
          <w:lang w:eastAsia="es-CO"/>
        </w:rPr>
        <w:drawing>
          <wp:inline distT="0" distB="0" distL="0" distR="0" wp14:anchorId="61F95CBC" wp14:editId="36678B63">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61"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w:t>
      </w:r>
      <w:proofErr w:type="spellStart"/>
      <w:r w:rsidR="00B4117D">
        <w:t>Mateus</w:t>
      </w:r>
      <w:proofErr w:type="spellEnd"/>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w:t>
      </w:r>
      <w:r w:rsidR="00E07A65">
        <w:lastRenderedPageBreak/>
        <w:t xml:space="preserve">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4" w:name="_Toc514535305"/>
      <w:r>
        <w:t>Diseño de interfaz del u</w:t>
      </w:r>
      <w:r w:rsidR="00BD796D">
        <w:t>suario</w:t>
      </w:r>
      <w:bookmarkEnd w:id="144"/>
    </w:p>
    <w:p w:rsidR="00EF0971" w:rsidRDefault="00252606" w:rsidP="00784480">
      <w:r>
        <w:t>Se cuenta con una pantalla táctil resistiva de 7 pulgadas</w:t>
      </w:r>
      <w:r w:rsidR="001D5374">
        <w:t xml:space="preserve"> </w:t>
      </w:r>
      <w:r w:rsidR="00397642">
        <w:t xml:space="preserve">marca </w:t>
      </w:r>
      <w:proofErr w:type="spellStart"/>
      <w:r w:rsidR="00397642">
        <w:t>Nextion</w:t>
      </w:r>
      <w:proofErr w:type="spellEnd"/>
      <w:r w:rsidR="00397642">
        <w:t xml:space="preserve"> </w:t>
      </w:r>
      <w:r w:rsidR="001D5374" w:rsidRPr="001D5374">
        <w:t>NX8048T070</w:t>
      </w:r>
      <w:r w:rsidR="00397642">
        <w:t xml:space="preserve"> de la empresa </w:t>
      </w:r>
      <w:proofErr w:type="spellStart"/>
      <w:r w:rsidR="00397642">
        <w:t>Itead</w:t>
      </w:r>
      <w:proofErr w:type="spellEnd"/>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w:t>
      </w:r>
      <w:proofErr w:type="spellStart"/>
      <w:r w:rsidR="00DD0FD8">
        <w:t>Illustrador</w:t>
      </w:r>
      <w:proofErr w:type="spellEnd"/>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5" w:name="_Toc514535365"/>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5"/>
    </w:p>
    <w:p w:rsidR="00784C1C" w:rsidRDefault="00EF0971" w:rsidP="00784C1C">
      <w:pPr>
        <w:keepNext/>
      </w:pPr>
      <w:r>
        <w:rPr>
          <w:noProof/>
          <w:lang w:eastAsia="es-CO"/>
        </w:rPr>
        <w:drawing>
          <wp:inline distT="0" distB="0" distL="0" distR="0" wp14:anchorId="3D5B2ECE" wp14:editId="6E1F6681">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62"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lastRenderedPageBreak/>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B55C48" w:rsidRPr="002D7CC3">
        <w:rPr>
          <w:szCs w:val="24"/>
        </w:rPr>
        <w:t xml:space="preserve">Figura </w:t>
      </w:r>
      <w:r w:rsidR="00B55C48">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de corte </w:t>
      </w:r>
      <w:proofErr w:type="spellStart"/>
      <w:r w:rsidR="001E6113">
        <w:t>MinDo</w:t>
      </w:r>
      <w:proofErr w:type="spellEnd"/>
      <w:r w:rsidR="001E6113">
        <w:t xml:space="preserve"> sólo se puede</w:t>
      </w:r>
      <w:r w:rsidR="00964A04">
        <w:t xml:space="preserve"> seleccionar, siempre y cuando el icono </w:t>
      </w:r>
      <w:proofErr w:type="spellStart"/>
      <w:r w:rsidR="00964A04">
        <w:t>MinDo</w:t>
      </w:r>
      <w:proofErr w:type="spellEnd"/>
      <w:r w:rsidR="00964A04">
        <w:t xml:space="preserve">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6" w:name="_Ref514459485"/>
      <w:bookmarkStart w:id="147" w:name="_Toc514535366"/>
      <w:r w:rsidRPr="002D7CC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2</w:t>
      </w:r>
      <w:r w:rsidR="00816E5A">
        <w:rPr>
          <w:sz w:val="24"/>
          <w:szCs w:val="24"/>
        </w:rPr>
        <w:fldChar w:fldCharType="end"/>
      </w:r>
      <w:bookmarkEnd w:id="146"/>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7"/>
    </w:p>
    <w:p w:rsidR="002D7CC3" w:rsidRDefault="00282CC8" w:rsidP="002D7CC3">
      <w:pPr>
        <w:keepNext/>
        <w:jc w:val="center"/>
      </w:pPr>
      <w:r>
        <w:rPr>
          <w:noProof/>
          <w:lang w:eastAsia="es-CO"/>
        </w:rPr>
        <w:drawing>
          <wp:inline distT="0" distB="0" distL="0" distR="0" wp14:anchorId="45AC629E" wp14:editId="015015B4">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B55C48" w:rsidRPr="00A074F5">
        <w:rPr>
          <w:szCs w:val="24"/>
        </w:rPr>
        <w:t xml:space="preserve">Figura </w:t>
      </w:r>
      <w:r w:rsidR="00B55C48">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48" w:name="_Ref514462182"/>
      <w:bookmarkStart w:id="149" w:name="_Toc514535367"/>
      <w:r w:rsidRPr="00A074F5">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3</w:t>
      </w:r>
      <w:r w:rsidR="00816E5A">
        <w:rPr>
          <w:sz w:val="24"/>
          <w:szCs w:val="24"/>
        </w:rPr>
        <w:fldChar w:fldCharType="end"/>
      </w:r>
      <w:bookmarkEnd w:id="148"/>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49"/>
    </w:p>
    <w:p w:rsidR="00A074F5" w:rsidRDefault="0032014C" w:rsidP="00A074F5">
      <w:pPr>
        <w:keepNext/>
      </w:pPr>
      <w:r>
        <w:rPr>
          <w:noProof/>
          <w:lang w:eastAsia="es-CO"/>
        </w:rPr>
        <w:drawing>
          <wp:inline distT="0" distB="0" distL="0" distR="0" wp14:anchorId="785D46BF" wp14:editId="2D6FFB9C">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0" w:name="_Toc514535306"/>
      <w:r>
        <w:t>Diseño de Carcasa</w:t>
      </w:r>
      <w:bookmarkEnd w:id="150"/>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1" w:name="_Toc514535368"/>
      <w:r w:rsidRPr="001A409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1"/>
    </w:p>
    <w:p w:rsidR="001A4093" w:rsidRDefault="00444ED0" w:rsidP="001A4093">
      <w:pPr>
        <w:keepNext/>
        <w:jc w:val="center"/>
      </w:pPr>
      <w:r>
        <w:rPr>
          <w:noProof/>
          <w:lang w:eastAsia="es-CO"/>
        </w:rPr>
        <w:drawing>
          <wp:inline distT="0" distB="0" distL="0" distR="0" wp14:anchorId="3C14562E" wp14:editId="733AF9A0">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B55C48" w:rsidRPr="001052B2">
        <w:rPr>
          <w:szCs w:val="24"/>
        </w:rPr>
        <w:t xml:space="preserve">Figura </w:t>
      </w:r>
      <w:r w:rsidR="00B55C48">
        <w:rPr>
          <w:noProof/>
          <w:szCs w:val="24"/>
        </w:rPr>
        <w:t>55</w:t>
      </w:r>
      <w:r w:rsidR="00DC3978">
        <w:fldChar w:fldCharType="end"/>
      </w:r>
      <w:r w:rsidR="00875687">
        <w:t xml:space="preserve">, </w:t>
      </w:r>
      <w:r w:rsidR="005F7365">
        <w:t xml:space="preserve">todas las </w:t>
      </w:r>
      <w:proofErr w:type="spellStart"/>
      <w:r w:rsidR="005F7365">
        <w:t>PCB</w:t>
      </w:r>
      <w:r w:rsidR="00956DCF">
        <w:t>’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2" w:name="_Ref514462856"/>
      <w:bookmarkStart w:id="153" w:name="_Toc514535369"/>
      <w:r w:rsidRPr="001052B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5</w:t>
      </w:r>
      <w:r w:rsidR="00816E5A">
        <w:rPr>
          <w:sz w:val="24"/>
          <w:szCs w:val="24"/>
        </w:rPr>
        <w:fldChar w:fldCharType="end"/>
      </w:r>
      <w:bookmarkEnd w:id="152"/>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3"/>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388763F0" wp14:editId="3D11CEEC">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5"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w:t>
      </w:r>
      <w:proofErr w:type="spellStart"/>
      <w:r>
        <w:t>aclirico</w:t>
      </w:r>
      <w:proofErr w:type="spellEnd"/>
      <w:r>
        <w:t xml:space="preserve">,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4" w:name="_Toc514535307"/>
      <w:r>
        <w:t>Accesorios</w:t>
      </w:r>
      <w:bookmarkEnd w:id="154"/>
    </w:p>
    <w:p w:rsidR="001B02F4" w:rsidRDefault="00BF6ADF" w:rsidP="001B02F4">
      <w:r>
        <w:t xml:space="preserve">En la </w:t>
      </w:r>
      <w:r>
        <w:fldChar w:fldCharType="begin"/>
      </w:r>
      <w:r>
        <w:instrText xml:space="preserve"> REF _Ref514487274 \h </w:instrText>
      </w:r>
      <w:r>
        <w:fldChar w:fldCharType="separate"/>
      </w:r>
      <w:r w:rsidR="00B55C48" w:rsidRPr="005040AF">
        <w:rPr>
          <w:szCs w:val="24"/>
        </w:rPr>
        <w:t xml:space="preserve">Figura </w:t>
      </w:r>
      <w:r w:rsidR="00B55C48">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5" w:name="_Ref514487274"/>
      <w:bookmarkStart w:id="156" w:name="_Toc514535370"/>
      <w:r w:rsidRPr="005040A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6</w:t>
      </w:r>
      <w:r w:rsidR="00816E5A">
        <w:rPr>
          <w:sz w:val="24"/>
          <w:szCs w:val="24"/>
        </w:rPr>
        <w:fldChar w:fldCharType="end"/>
      </w:r>
      <w:bookmarkEnd w:id="155"/>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6"/>
    </w:p>
    <w:p w:rsidR="005040AF" w:rsidRDefault="00FD2701" w:rsidP="005040AF">
      <w:pPr>
        <w:keepNext/>
      </w:pPr>
      <w:r>
        <w:rPr>
          <w:noProof/>
          <w:lang w:eastAsia="es-CO"/>
        </w:rPr>
        <w:drawing>
          <wp:inline distT="0" distB="0" distL="0" distR="0" wp14:anchorId="6F3BFA50" wp14:editId="6AFED34F">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6">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7" w:name="_Toc514535371"/>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7"/>
    </w:p>
    <w:p w:rsidR="00543BDE" w:rsidRDefault="00121307" w:rsidP="00543BDE">
      <w:pPr>
        <w:keepNext/>
        <w:jc w:val="center"/>
      </w:pPr>
      <w:r>
        <w:rPr>
          <w:noProof/>
          <w:lang w:eastAsia="es-CO"/>
        </w:rPr>
        <w:drawing>
          <wp:inline distT="0" distB="0" distL="0" distR="0" wp14:anchorId="4CFD6E77" wp14:editId="3183B34F">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w:t>
      </w:r>
      <w:proofErr w:type="spellStart"/>
      <w:r w:rsidR="00A03C86" w:rsidRPr="00A03C86">
        <w:rPr>
          <w:sz w:val="24"/>
          <w:szCs w:val="24"/>
        </w:rPr>
        <w:t>electrobisturi</w:t>
      </w:r>
      <w:proofErr w:type="spellEnd"/>
      <w:r w:rsidR="00A03C86" w:rsidRPr="00A03C86">
        <w:rPr>
          <w:sz w:val="24"/>
          <w:szCs w:val="24"/>
        </w:rPr>
        <w:t>/</w:t>
      </w:r>
    </w:p>
    <w:p w:rsidR="002B0073" w:rsidRPr="002B0073" w:rsidRDefault="002B0073" w:rsidP="002B0073">
      <w:pPr>
        <w:pStyle w:val="Ttulo1"/>
      </w:pPr>
      <w:bookmarkStart w:id="158" w:name="_Toc514535308"/>
      <w:r>
        <w:lastRenderedPageBreak/>
        <w:t xml:space="preserve">Pruebas y Validación de la Unidad </w:t>
      </w:r>
      <w:r w:rsidR="00176756">
        <w:t>Electro quirúrgica</w:t>
      </w:r>
      <w:bookmarkEnd w:id="158"/>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B55C48" w:rsidRPr="00DB0ED1">
        <w:rPr>
          <w:szCs w:val="24"/>
        </w:rPr>
        <w:t xml:space="preserve">Figura </w:t>
      </w:r>
      <w:r w:rsidR="00B55C48">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59" w:name="_Ref514408685"/>
      <w:bookmarkStart w:id="160" w:name="_Toc514535372"/>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8</w:t>
      </w:r>
      <w:r w:rsidR="00816E5A">
        <w:rPr>
          <w:sz w:val="24"/>
          <w:szCs w:val="24"/>
        </w:rPr>
        <w:fldChar w:fldCharType="end"/>
      </w:r>
      <w:bookmarkEnd w:id="159"/>
      <w:r w:rsidRPr="00DB0ED1">
        <w:rPr>
          <w:sz w:val="24"/>
          <w:szCs w:val="24"/>
        </w:rPr>
        <w:t xml:space="preserve">. Corte </w:t>
      </w:r>
      <w:r w:rsidR="00B12CB9" w:rsidRPr="00DB0ED1">
        <w:rPr>
          <w:sz w:val="24"/>
          <w:szCs w:val="24"/>
        </w:rPr>
        <w:t>de carne de cerdo usando placa de retorno en brazo de paciente humano.</w:t>
      </w:r>
      <w:bookmarkEnd w:id="160"/>
    </w:p>
    <w:p w:rsidR="00DB0ED1" w:rsidRDefault="003741E5" w:rsidP="00DB0ED1">
      <w:pPr>
        <w:keepNext/>
      </w:pPr>
      <w:r>
        <w:rPr>
          <w:noProof/>
          <w:lang w:eastAsia="es-CO"/>
        </w:rPr>
        <w:drawing>
          <wp:inline distT="0" distB="0" distL="0" distR="0" wp14:anchorId="24829CA4" wp14:editId="41C0093C">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Para ciertas validaciones se necesita equipo especial con el que el laboratorio no cuenta</w:t>
      </w:r>
      <w:r w:rsidR="00D56AE1">
        <w:t>,</w:t>
      </w:r>
      <w:r w:rsidR="009C584A">
        <w:t xml:space="preserve"> por lo cual </w:t>
      </w:r>
      <w:r w:rsidR="00174151">
        <w:t xml:space="preserve">algunas validaciones se hicieron </w:t>
      </w:r>
      <w:r w:rsidR="00D5149C">
        <w:t>en</w:t>
      </w:r>
      <w:r w:rsidR="006B569B">
        <w:t xml:space="preserve"> las instalaciones de </w:t>
      </w:r>
      <w:r w:rsidR="000221C3">
        <w:t xml:space="preserve">la empresa </w:t>
      </w:r>
      <w:r w:rsidR="006B569B">
        <w:t>SOLUMED</w:t>
      </w:r>
      <w:r w:rsidR="00FB113B">
        <w:t xml:space="preserve"> ubicada en Bucaramanga C</w:t>
      </w:r>
      <w:r w:rsidR="00A31FC0">
        <w:t>alle 30a#31-38 Barrio La Aurora, teléfono: 6349831</w:t>
      </w:r>
      <w:r w:rsidR="00A879C2">
        <w:t xml:space="preserve"> </w:t>
      </w:r>
      <w:r w:rsidR="00CD67AF">
        <w:t xml:space="preserve">las pruebas se </w:t>
      </w:r>
      <w:r w:rsidR="00CF096E">
        <w:t>realizaron</w:t>
      </w:r>
      <w:r w:rsidR="00CD67AF">
        <w:t xml:space="preserve"> con la supervisión de ingeniero Juan Omar Henao, quién nos permiti</w:t>
      </w:r>
      <w:r w:rsidR="00A37FF9">
        <w:t>ó hacer uso de los equipos</w:t>
      </w:r>
      <w:r w:rsidR="0087661C">
        <w:t>.</w:t>
      </w:r>
      <w:r w:rsidR="00A31FC0">
        <w:t xml:space="preserve"> </w:t>
      </w:r>
      <w:r w:rsidR="00AA18B8">
        <w:t xml:space="preserve">La empresa </w:t>
      </w:r>
      <w:r w:rsidR="00C12C93">
        <w:lastRenderedPageBreak/>
        <w:t xml:space="preserve">mencionada </w:t>
      </w:r>
      <w:r w:rsidR="00D5149C">
        <w:t>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161" w:name="_Ref514490265"/>
      <w:bookmarkStart w:id="162" w:name="_Toc514535309"/>
      <w:r w:rsidR="00F84AA0">
        <w:t>Pruebas de c</w:t>
      </w:r>
      <w:r w:rsidR="002B0073">
        <w:t>ontrol de Potencia</w:t>
      </w:r>
      <w:bookmarkEnd w:id="161"/>
      <w:bookmarkEnd w:id="162"/>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B55C48" w:rsidRPr="00E357C2">
        <w:rPr>
          <w:szCs w:val="24"/>
        </w:rPr>
        <w:t xml:space="preserve">Figura </w:t>
      </w:r>
      <w:r w:rsidR="00B55C48">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3" w:name="_Ref514261770"/>
      <w:bookmarkStart w:id="164" w:name="_Ref514261596"/>
      <w:bookmarkStart w:id="165" w:name="_Toc514535373"/>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59</w:t>
      </w:r>
      <w:r w:rsidR="00816E5A">
        <w:rPr>
          <w:sz w:val="24"/>
          <w:szCs w:val="24"/>
        </w:rPr>
        <w:fldChar w:fldCharType="end"/>
      </w:r>
      <w:bookmarkEnd w:id="163"/>
      <w:r w:rsidRPr="00E357C2">
        <w:rPr>
          <w:sz w:val="24"/>
          <w:szCs w:val="24"/>
        </w:rPr>
        <w:t>.</w:t>
      </w:r>
      <w:r w:rsidR="00611355" w:rsidRPr="00E357C2">
        <w:rPr>
          <w:sz w:val="24"/>
          <w:szCs w:val="24"/>
        </w:rPr>
        <w:t xml:space="preserve"> Banco de resistencia</w:t>
      </w:r>
      <w:bookmarkEnd w:id="164"/>
      <w:r w:rsidR="00EE74F3">
        <w:rPr>
          <w:sz w:val="24"/>
          <w:szCs w:val="24"/>
        </w:rPr>
        <w:t>s</w:t>
      </w:r>
      <w:bookmarkEnd w:id="165"/>
    </w:p>
    <w:p w:rsidR="00E357C2" w:rsidRDefault="00AD139C" w:rsidP="00E357C2">
      <w:pPr>
        <w:keepNext/>
        <w:jc w:val="center"/>
      </w:pPr>
      <w:r>
        <w:rPr>
          <w:noProof/>
          <w:lang w:eastAsia="es-CO"/>
        </w:rPr>
        <w:drawing>
          <wp:inline distT="0" distB="0" distL="0" distR="0" wp14:anchorId="7F2F0B79" wp14:editId="4AD82881">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9">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lastRenderedPageBreak/>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B55C48" w:rsidRPr="00B46A7E">
        <w:rPr>
          <w:szCs w:val="24"/>
        </w:rPr>
        <w:t xml:space="preserve">Figura </w:t>
      </w:r>
      <w:r w:rsidR="00B55C48">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6" w:name="_Ref514265194"/>
      <w:bookmarkStart w:id="167" w:name="_Toc514535374"/>
      <w:r w:rsidRPr="00B46A7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0</w:t>
      </w:r>
      <w:r w:rsidR="00816E5A">
        <w:rPr>
          <w:sz w:val="24"/>
          <w:szCs w:val="24"/>
        </w:rPr>
        <w:fldChar w:fldCharType="end"/>
      </w:r>
      <w:bookmarkEnd w:id="166"/>
      <w:r w:rsidRPr="00B46A7E">
        <w:rPr>
          <w:sz w:val="24"/>
          <w:szCs w:val="24"/>
        </w:rPr>
        <w:t>. Etapa de prueba de potencia</w:t>
      </w:r>
      <w:bookmarkEnd w:id="167"/>
    </w:p>
    <w:p w:rsidR="00B46A7E" w:rsidRDefault="00B51E5B" w:rsidP="00B46A7E">
      <w:pPr>
        <w:keepNext/>
        <w:jc w:val="center"/>
      </w:pPr>
      <w:r>
        <w:rPr>
          <w:noProof/>
          <w:lang w:eastAsia="es-CO"/>
        </w:rPr>
        <w:drawing>
          <wp:inline distT="0" distB="0" distL="0" distR="0" wp14:anchorId="6196A6F7" wp14:editId="6B904438">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70">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B55C48">
        <w:rPr>
          <w:rFonts w:cs="Times New Roman"/>
        </w:rPr>
        <w:t>2.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B55C48" w:rsidRPr="007D2B0D">
        <w:rPr>
          <w:szCs w:val="24"/>
        </w:rPr>
        <w:t xml:space="preserve">Figura </w:t>
      </w:r>
      <w:r w:rsidR="00B55C48">
        <w:rPr>
          <w:noProof/>
          <w:szCs w:val="24"/>
        </w:rPr>
        <w:t>61</w:t>
      </w:r>
      <w:r w:rsidR="0019201F">
        <w:fldChar w:fldCharType="end"/>
      </w:r>
      <w:r w:rsidR="005E102C">
        <w:t xml:space="preserve">) </w:t>
      </w:r>
      <w:r w:rsidR="00A67C99">
        <w:t>tiene un comportamiento como el esperado</w:t>
      </w:r>
      <w:r w:rsidR="005E102C">
        <w:t xml:space="preserve">, </w:t>
      </w:r>
      <w:r w:rsidR="00DC226E">
        <w:t xml:space="preserve">aunque </w:t>
      </w:r>
      <w:r w:rsidR="00DC226E">
        <w:lastRenderedPageBreak/>
        <w:t>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68" w:name="_Ref514267064"/>
      <w:bookmarkStart w:id="169" w:name="_Toc514535375"/>
      <w:r w:rsidRPr="007D2B0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1</w:t>
      </w:r>
      <w:r w:rsidR="00816E5A">
        <w:rPr>
          <w:sz w:val="24"/>
          <w:szCs w:val="24"/>
        </w:rPr>
        <w:fldChar w:fldCharType="end"/>
      </w:r>
      <w:bookmarkEnd w:id="168"/>
      <w:r w:rsidRPr="007D2B0D">
        <w:rPr>
          <w:sz w:val="24"/>
          <w:szCs w:val="24"/>
        </w:rPr>
        <w:t>. Forma de señal de salida de la etapa de potencia</w:t>
      </w:r>
      <w:bookmarkEnd w:id="169"/>
    </w:p>
    <w:p w:rsidR="007D2B0D" w:rsidRDefault="005E102C" w:rsidP="007D2B0D">
      <w:pPr>
        <w:keepNext/>
      </w:pPr>
      <w:r>
        <w:rPr>
          <w:noProof/>
          <w:lang w:eastAsia="es-CO"/>
        </w:rPr>
        <w:drawing>
          <wp:inline distT="0" distB="0" distL="0" distR="0" wp14:anchorId="1896072A" wp14:editId="4E9DA29C">
            <wp:extent cx="5611489" cy="2514600"/>
            <wp:effectExtent l="0" t="0" r="889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71">
                      <a:extLst>
                        <a:ext uri="{28A0092B-C50C-407E-A947-70E740481C1C}">
                          <a14:useLocalDpi xmlns:a14="http://schemas.microsoft.com/office/drawing/2010/main" val="0"/>
                        </a:ext>
                      </a:extLst>
                    </a:blip>
                    <a:stretch>
                      <a:fillRect/>
                    </a:stretch>
                  </pic:blipFill>
                  <pic:spPr>
                    <a:xfrm>
                      <a:off x="0" y="0"/>
                      <a:ext cx="5636602" cy="2525853"/>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B55C48" w:rsidRPr="00366BC1">
        <w:rPr>
          <w:szCs w:val="24"/>
        </w:rPr>
        <w:t xml:space="preserve">Figura </w:t>
      </w:r>
      <w:r w:rsidR="00B55C48">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B55C48" w:rsidRPr="00D769B5">
        <w:rPr>
          <w:szCs w:val="24"/>
        </w:rPr>
        <w:t xml:space="preserve">Figura </w:t>
      </w:r>
      <w:r w:rsidR="00B55C48">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0" w:name="_Ref514267365"/>
      <w:bookmarkStart w:id="171" w:name="_Toc514535376"/>
      <w:r w:rsidRPr="00366BC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2</w:t>
      </w:r>
      <w:r w:rsidR="00816E5A">
        <w:rPr>
          <w:sz w:val="24"/>
          <w:szCs w:val="24"/>
        </w:rPr>
        <w:fldChar w:fldCharType="end"/>
      </w:r>
      <w:bookmarkEnd w:id="170"/>
      <w:r w:rsidRPr="00366BC1">
        <w:rPr>
          <w:sz w:val="24"/>
          <w:szCs w:val="24"/>
        </w:rPr>
        <w:t>. Curva de potencia corte puro 30 Watts</w:t>
      </w:r>
      <w:bookmarkEnd w:id="171"/>
    </w:p>
    <w:p w:rsidR="00366BC1" w:rsidRDefault="005D6A0B" w:rsidP="00366BC1">
      <w:pPr>
        <w:keepNext/>
        <w:jc w:val="center"/>
      </w:pPr>
      <w:r>
        <w:rPr>
          <w:noProof/>
          <w:lang w:eastAsia="es-CO"/>
        </w:rPr>
        <w:drawing>
          <wp:inline distT="0" distB="0" distL="0" distR="0" wp14:anchorId="10741809" wp14:editId="50CAD12F">
            <wp:extent cx="5650230" cy="26670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 xml:space="preserve">parecido al comportamiento de las curvas de </w:t>
      </w:r>
      <w:proofErr w:type="spellStart"/>
      <w:r w:rsidR="00633AC2">
        <w:t>electrobisturis</w:t>
      </w:r>
      <w:proofErr w:type="spellEnd"/>
      <w:r w:rsidR="00633AC2">
        <w:t xml:space="preserve"> comerciales.</w:t>
      </w:r>
    </w:p>
    <w:p w:rsidR="00464C94" w:rsidRPr="00D769B5" w:rsidRDefault="00464C94" w:rsidP="00D769B5">
      <w:pPr>
        <w:pStyle w:val="Descripcin"/>
        <w:keepNext/>
        <w:jc w:val="left"/>
        <w:rPr>
          <w:sz w:val="24"/>
          <w:szCs w:val="24"/>
        </w:rPr>
      </w:pPr>
      <w:bookmarkStart w:id="172" w:name="_Ref514267463"/>
      <w:bookmarkStart w:id="173" w:name="_Toc514535377"/>
      <w:r w:rsidRPr="00D769B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3</w:t>
      </w:r>
      <w:r w:rsidR="00816E5A">
        <w:rPr>
          <w:sz w:val="24"/>
          <w:szCs w:val="24"/>
        </w:rPr>
        <w:fldChar w:fldCharType="end"/>
      </w:r>
      <w:bookmarkEnd w:id="172"/>
      <w:r w:rsidRPr="00D769B5">
        <w:rPr>
          <w:sz w:val="24"/>
          <w:szCs w:val="24"/>
        </w:rPr>
        <w:t>. Curva de potencia corte puro 40 Watts</w:t>
      </w:r>
      <w:bookmarkEnd w:id="173"/>
    </w:p>
    <w:p w:rsidR="00D769B5" w:rsidRDefault="00B35A02" w:rsidP="00D769B5">
      <w:pPr>
        <w:keepNext/>
        <w:jc w:val="center"/>
      </w:pPr>
      <w:r>
        <w:rPr>
          <w:noProof/>
          <w:lang w:eastAsia="es-CO"/>
        </w:rPr>
        <w:drawing>
          <wp:inline distT="0" distB="0" distL="0" distR="0" wp14:anchorId="0FC7CF98" wp14:editId="7F73B3AF">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proofErr w:type="spellStart"/>
      <w:r w:rsidR="008D48C4">
        <w:t>Solumed</w:t>
      </w:r>
      <w:proofErr w:type="spellEnd"/>
      <w:r w:rsidR="00144F32">
        <w:t>,</w:t>
      </w:r>
      <w:r w:rsidR="008D48C4">
        <w:t xml:space="preserve"> </w:t>
      </w:r>
      <w:r w:rsidR="00B643AA">
        <w:t>donde se realizan</w:t>
      </w:r>
      <w:r w:rsidR="008D5B1E">
        <w:t xml:space="preserve">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4" w:name="_Toc514535378"/>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4</w:t>
      </w:r>
      <w:r w:rsidR="00816E5A">
        <w:rPr>
          <w:sz w:val="24"/>
          <w:szCs w:val="24"/>
        </w:rPr>
        <w:fldChar w:fldCharType="end"/>
      </w:r>
      <w:r w:rsidR="00E32FA2" w:rsidRPr="000640F8">
        <w:rPr>
          <w:sz w:val="24"/>
          <w:szCs w:val="24"/>
        </w:rPr>
        <w:t xml:space="preserve">. Analizador de </w:t>
      </w:r>
      <w:proofErr w:type="spellStart"/>
      <w:r w:rsidR="00E32FA2" w:rsidRPr="000640F8">
        <w:rPr>
          <w:sz w:val="24"/>
          <w:szCs w:val="24"/>
        </w:rPr>
        <w:t>electrobisturi</w:t>
      </w:r>
      <w:proofErr w:type="spellEnd"/>
      <w:r w:rsidR="00E32FA2" w:rsidRPr="000640F8">
        <w:rPr>
          <w:sz w:val="24"/>
          <w:szCs w:val="24"/>
        </w:rPr>
        <w:t xml:space="preserve"> </w:t>
      </w:r>
      <w:proofErr w:type="spellStart"/>
      <w:r w:rsidR="00E32FA2" w:rsidRPr="000640F8">
        <w:rPr>
          <w:sz w:val="24"/>
          <w:szCs w:val="24"/>
        </w:rPr>
        <w:t>Fluke</w:t>
      </w:r>
      <w:proofErr w:type="spellEnd"/>
      <w:r w:rsidR="00E32FA2" w:rsidRPr="000640F8">
        <w:rPr>
          <w:sz w:val="24"/>
          <w:szCs w:val="24"/>
        </w:rPr>
        <w:t xml:space="preserve"> QA-ES II</w:t>
      </w:r>
      <w:r w:rsidR="008E29E4" w:rsidRPr="000640F8">
        <w:rPr>
          <w:sz w:val="24"/>
          <w:szCs w:val="24"/>
        </w:rPr>
        <w:t>.</w:t>
      </w:r>
      <w:bookmarkEnd w:id="174"/>
    </w:p>
    <w:p w:rsidR="000640F8" w:rsidRDefault="003E255D" w:rsidP="000640F8">
      <w:pPr>
        <w:keepNext/>
      </w:pPr>
      <w:r w:rsidRPr="003E255D">
        <w:rPr>
          <w:noProof/>
          <w:lang w:eastAsia="es-CO"/>
        </w:rPr>
        <w:drawing>
          <wp:inline distT="0" distB="0" distL="0" distR="0" wp14:anchorId="14C14CFE" wp14:editId="56B36F09">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4">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5" w:name="_Toc514535379"/>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5</w:t>
      </w:r>
      <w:r w:rsidR="00816E5A">
        <w:rPr>
          <w:sz w:val="24"/>
          <w:szCs w:val="24"/>
        </w:rPr>
        <w:fldChar w:fldCharType="end"/>
      </w:r>
      <w:r w:rsidR="00067F45" w:rsidRPr="00CF7907">
        <w:rPr>
          <w:sz w:val="24"/>
          <w:szCs w:val="24"/>
        </w:rPr>
        <w:t xml:space="preserve">. </w:t>
      </w:r>
      <w:proofErr w:type="spellStart"/>
      <w:r w:rsidR="00067F45" w:rsidRPr="00CF7907">
        <w:rPr>
          <w:sz w:val="24"/>
          <w:szCs w:val="24"/>
        </w:rPr>
        <w:t>Electrobisturí</w:t>
      </w:r>
      <w:proofErr w:type="spellEnd"/>
      <w:r w:rsidR="00067F45" w:rsidRPr="00CF7907">
        <w:rPr>
          <w:sz w:val="24"/>
          <w:szCs w:val="24"/>
        </w:rPr>
        <w:t xml:space="preserve"> conectado a QA-ES II </w:t>
      </w:r>
      <w:proofErr w:type="spellStart"/>
      <w:r w:rsidR="00067F45" w:rsidRPr="00CF7907">
        <w:rPr>
          <w:sz w:val="24"/>
          <w:szCs w:val="24"/>
        </w:rPr>
        <w:t>Electrosurgery</w:t>
      </w:r>
      <w:proofErr w:type="spellEnd"/>
      <w:r w:rsidR="00067F45" w:rsidRPr="00CF7907">
        <w:rPr>
          <w:sz w:val="24"/>
          <w:szCs w:val="24"/>
        </w:rPr>
        <w:t xml:space="preserve"> </w:t>
      </w:r>
      <w:proofErr w:type="spellStart"/>
      <w:r w:rsidR="00067F45" w:rsidRPr="00CF7907">
        <w:rPr>
          <w:sz w:val="24"/>
          <w:szCs w:val="24"/>
        </w:rPr>
        <w:t>Analyzer</w:t>
      </w:r>
      <w:proofErr w:type="spellEnd"/>
      <w:r w:rsidR="00067F45" w:rsidRPr="00CF7907">
        <w:rPr>
          <w:sz w:val="24"/>
          <w:szCs w:val="24"/>
        </w:rPr>
        <w:t xml:space="preserve"> para pruebas de potencia.</w:t>
      </w:r>
      <w:bookmarkEnd w:id="175"/>
    </w:p>
    <w:p w:rsidR="00CF7907" w:rsidRDefault="00297859" w:rsidP="00CF7907">
      <w:pPr>
        <w:keepNext/>
      </w:pPr>
      <w:r w:rsidRPr="00297859">
        <w:rPr>
          <w:noProof/>
          <w:lang w:eastAsia="es-CO"/>
        </w:rPr>
        <w:drawing>
          <wp:inline distT="0" distB="0" distL="0" distR="0" wp14:anchorId="3CB7800A" wp14:editId="66B7DC51">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5">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B55C48" w:rsidRPr="00EB78FC">
        <w:rPr>
          <w:szCs w:val="24"/>
        </w:rPr>
        <w:t xml:space="preserve">Figura </w:t>
      </w:r>
      <w:r w:rsidR="00B55C48">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6" w:name="_Ref514268666"/>
      <w:bookmarkStart w:id="177" w:name="_Toc514535380"/>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6</w:t>
      </w:r>
      <w:r w:rsidR="00816E5A">
        <w:rPr>
          <w:sz w:val="24"/>
          <w:szCs w:val="24"/>
        </w:rPr>
        <w:fldChar w:fldCharType="end"/>
      </w:r>
      <w:bookmarkEnd w:id="176"/>
      <w:r w:rsidR="00952141" w:rsidRPr="00EB78FC">
        <w:rPr>
          <w:sz w:val="24"/>
          <w:szCs w:val="24"/>
        </w:rPr>
        <w:t>. Resultado en pantalla de potencia para 25 Watts.</w:t>
      </w:r>
      <w:bookmarkEnd w:id="177"/>
    </w:p>
    <w:p w:rsidR="00EB78FC" w:rsidRDefault="00A11DDB" w:rsidP="00EB78FC">
      <w:pPr>
        <w:keepNext/>
      </w:pPr>
      <w:r>
        <w:rPr>
          <w:noProof/>
          <w:lang w:eastAsia="es-CO"/>
        </w:rPr>
        <w:drawing>
          <wp:inline distT="0" distB="0" distL="0" distR="0" wp14:anchorId="368C03B7" wp14:editId="347759B9">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6">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B55C48" w:rsidRPr="00121B0E">
        <w:rPr>
          <w:szCs w:val="24"/>
        </w:rPr>
        <w:t xml:space="preserve">Figura </w:t>
      </w:r>
      <w:r w:rsidR="00B55C48">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78" w:name="_Ref514268896"/>
      <w:bookmarkStart w:id="179" w:name="_Toc514535381"/>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7</w:t>
      </w:r>
      <w:r w:rsidR="00816E5A">
        <w:rPr>
          <w:sz w:val="24"/>
          <w:szCs w:val="24"/>
        </w:rPr>
        <w:fldChar w:fldCharType="end"/>
      </w:r>
      <w:bookmarkEnd w:id="178"/>
      <w:r w:rsidRPr="00121B0E">
        <w:rPr>
          <w:sz w:val="24"/>
          <w:szCs w:val="24"/>
        </w:rPr>
        <w:t>. Resultado en pantalla de potencia para 35 Watts.</w:t>
      </w:r>
      <w:bookmarkEnd w:id="179"/>
    </w:p>
    <w:p w:rsidR="00121B0E" w:rsidRDefault="00921161" w:rsidP="00121B0E">
      <w:pPr>
        <w:keepNext/>
      </w:pPr>
      <w:r>
        <w:rPr>
          <w:noProof/>
          <w:lang w:eastAsia="es-CO"/>
        </w:rPr>
        <w:drawing>
          <wp:inline distT="0" distB="0" distL="0" distR="0" wp14:anchorId="61B9EAAB" wp14:editId="346C8181">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7">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0" w:name="_Toc514535310"/>
      <w:r>
        <w:t>Prueba de generador</w:t>
      </w:r>
      <w:r w:rsidR="00CD7354">
        <w:t xml:space="preserve"> de señales</w:t>
      </w:r>
      <w:bookmarkEnd w:id="180"/>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1" w:name="_Toc514535311"/>
      <w:r>
        <w:t>Validación de forma de ondas</w:t>
      </w:r>
      <w:bookmarkEnd w:id="181"/>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B55C48" w:rsidRPr="00B55C48">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lastRenderedPageBreak/>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2" w:name="_Toc514535382"/>
      <w:r w:rsidRPr="00E76BE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2"/>
    </w:p>
    <w:p w:rsidR="00E76BEC" w:rsidRDefault="0013288D" w:rsidP="00E76BEC">
      <w:pPr>
        <w:keepNext/>
      </w:pPr>
      <w:r>
        <w:rPr>
          <w:noProof/>
          <w:lang w:eastAsia="es-CO"/>
        </w:rPr>
        <w:drawing>
          <wp:inline distT="0" distB="0" distL="0" distR="0" wp14:anchorId="41B11478" wp14:editId="416B1AEE">
            <wp:extent cx="5408151" cy="2475186"/>
            <wp:effectExtent l="0" t="0" r="2540" b="190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8">
                      <a:extLst>
                        <a:ext uri="{28A0092B-C50C-407E-A947-70E740481C1C}">
                          <a14:useLocalDpi xmlns:a14="http://schemas.microsoft.com/office/drawing/2010/main" val="0"/>
                        </a:ext>
                      </a:extLst>
                    </a:blip>
                    <a:srcRect l="3564" t="5374" b="4676"/>
                    <a:stretch/>
                  </pic:blipFill>
                  <pic:spPr bwMode="auto">
                    <a:xfrm>
                      <a:off x="0" y="0"/>
                      <a:ext cx="5445042" cy="2492070"/>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B55C48" w:rsidRPr="00B46A7E">
        <w:rPr>
          <w:szCs w:val="24"/>
        </w:rPr>
        <w:t xml:space="preserve">Figura </w:t>
      </w:r>
      <w:r w:rsidR="00B55C48">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DE6F52" w:rsidRPr="00DE6F52" w:rsidRDefault="00052A2A" w:rsidP="00DE6F52">
      <w:pPr>
        <w:pStyle w:val="Descripcin"/>
        <w:keepNext/>
        <w:rPr>
          <w:sz w:val="24"/>
          <w:szCs w:val="24"/>
        </w:rPr>
      </w:pPr>
      <w:bookmarkStart w:id="183" w:name="_Toc514535383"/>
      <w:r w:rsidRPr="00052A2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3"/>
    </w:p>
    <w:p w:rsidR="00E76BEC" w:rsidRDefault="0013288D" w:rsidP="00E76BEC">
      <w:pPr>
        <w:pStyle w:val="Textoindependiente"/>
        <w:keepNext/>
      </w:pPr>
      <w:r>
        <w:rPr>
          <w:noProof/>
          <w:lang w:eastAsia="es-CO"/>
        </w:rPr>
        <w:drawing>
          <wp:inline distT="0" distB="0" distL="0" distR="0" wp14:anchorId="44F50669" wp14:editId="0703BDD8">
            <wp:extent cx="5580993" cy="2490470"/>
            <wp:effectExtent l="0" t="0" r="1270" b="508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9">
                      <a:extLst>
                        <a:ext uri="{28A0092B-C50C-407E-A947-70E740481C1C}">
                          <a14:useLocalDpi xmlns:a14="http://schemas.microsoft.com/office/drawing/2010/main" val="0"/>
                        </a:ext>
                      </a:extLst>
                    </a:blip>
                    <a:srcRect l="3395" t="14234" r="18722" b="4960"/>
                    <a:stretch/>
                  </pic:blipFill>
                  <pic:spPr bwMode="auto">
                    <a:xfrm>
                      <a:off x="0" y="0"/>
                      <a:ext cx="5606597" cy="250189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lastRenderedPageBreak/>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B55C48" w:rsidRPr="00D80593">
        <w:rPr>
          <w:szCs w:val="24"/>
        </w:rPr>
        <w:t xml:space="preserve">Figura </w:t>
      </w:r>
      <w:r w:rsidR="00B55C48">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DE6F52" w:rsidRPr="00DE6F52" w:rsidRDefault="00052A2A" w:rsidP="00DE6F52">
      <w:pPr>
        <w:pStyle w:val="Descripcin"/>
        <w:keepNext/>
        <w:rPr>
          <w:sz w:val="24"/>
          <w:szCs w:val="24"/>
        </w:rPr>
      </w:pPr>
      <w:bookmarkStart w:id="184" w:name="_Ref514521577"/>
      <w:bookmarkStart w:id="185" w:name="_Toc514535384"/>
      <w:r w:rsidRPr="00D805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70</w:t>
      </w:r>
      <w:r w:rsidR="00816E5A">
        <w:rPr>
          <w:sz w:val="24"/>
          <w:szCs w:val="24"/>
        </w:rPr>
        <w:fldChar w:fldCharType="end"/>
      </w:r>
      <w:bookmarkEnd w:id="184"/>
      <w:r w:rsidR="00B90B9B" w:rsidRPr="00D80593">
        <w:rPr>
          <w:sz w:val="24"/>
          <w:szCs w:val="24"/>
        </w:rPr>
        <w:t>. Señal de coagulación alta</w:t>
      </w:r>
      <w:bookmarkEnd w:id="185"/>
    </w:p>
    <w:p w:rsidR="00D80593" w:rsidRDefault="0013288D" w:rsidP="00BE57D0">
      <w:pPr>
        <w:keepNext/>
        <w:ind w:firstLine="0"/>
        <w:jc w:val="center"/>
      </w:pPr>
      <w:r>
        <w:rPr>
          <w:noProof/>
          <w:lang w:eastAsia="es-CO"/>
        </w:rPr>
        <w:drawing>
          <wp:inline distT="0" distB="0" distL="0" distR="0" wp14:anchorId="3596B6D3" wp14:editId="71F08EB2">
            <wp:extent cx="5691352" cy="2380615"/>
            <wp:effectExtent l="0" t="0" r="508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80">
                      <a:extLst>
                        <a:ext uri="{28A0092B-C50C-407E-A947-70E740481C1C}">
                          <a14:useLocalDpi xmlns:a14="http://schemas.microsoft.com/office/drawing/2010/main" val="0"/>
                        </a:ext>
                      </a:extLst>
                    </a:blip>
                    <a:srcRect l="3395" t="12444" r="33630" b="5242"/>
                    <a:stretch/>
                  </pic:blipFill>
                  <pic:spPr bwMode="auto">
                    <a:xfrm>
                      <a:off x="0" y="0"/>
                      <a:ext cx="5818678" cy="2433874"/>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Coagulación media (ver</w:t>
      </w:r>
      <w:r w:rsidR="00A611D5">
        <w:t xml:space="preserve"> </w:t>
      </w:r>
      <w:r w:rsidR="00A611D5">
        <w:fldChar w:fldCharType="begin"/>
      </w:r>
      <w:r w:rsidR="00A611D5">
        <w:instrText xml:space="preserve"> REF _Ref514522786 \h </w:instrText>
      </w:r>
      <w:r w:rsidR="00A611D5">
        <w:fldChar w:fldCharType="separate"/>
      </w:r>
      <w:r w:rsidR="00B55C48" w:rsidRPr="007C516A">
        <w:rPr>
          <w:szCs w:val="24"/>
        </w:rPr>
        <w:t xml:space="preserve">Figura </w:t>
      </w:r>
      <w:r w:rsidR="00B55C48">
        <w:rPr>
          <w:noProof/>
          <w:szCs w:val="24"/>
        </w:rPr>
        <w:t>71</w:t>
      </w:r>
      <w:r w:rsidR="00A611D5">
        <w:fldChar w:fldCharType="end"/>
      </w:r>
      <w:r>
        <w:t xml:space="preserve">) en la cual el ciclo útil es de aproximadamente </w:t>
      </w:r>
      <w:r w:rsidR="00C05966">
        <w:t>4</w:t>
      </w:r>
      <w:r>
        <w:t>0%</w:t>
      </w:r>
      <w:r>
        <w:rPr>
          <w:noProof/>
        </w:rPr>
        <w:t>.</w:t>
      </w:r>
    </w:p>
    <w:p w:rsidR="00BE57D0" w:rsidRPr="00BE57D0" w:rsidRDefault="001F38EE" w:rsidP="00BE57D0">
      <w:pPr>
        <w:pStyle w:val="Descripcin"/>
        <w:keepNext/>
        <w:jc w:val="left"/>
        <w:rPr>
          <w:sz w:val="24"/>
          <w:szCs w:val="24"/>
        </w:rPr>
      </w:pPr>
      <w:bookmarkStart w:id="186" w:name="_Ref514522786"/>
      <w:bookmarkStart w:id="187" w:name="_Toc514535385"/>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B55C48">
        <w:rPr>
          <w:noProof/>
          <w:sz w:val="24"/>
          <w:szCs w:val="24"/>
        </w:rPr>
        <w:t>71</w:t>
      </w:r>
      <w:r w:rsidR="00816E5A">
        <w:rPr>
          <w:sz w:val="24"/>
          <w:szCs w:val="24"/>
        </w:rPr>
        <w:fldChar w:fldCharType="end"/>
      </w:r>
      <w:bookmarkEnd w:id="186"/>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7"/>
    </w:p>
    <w:p w:rsidR="001F38EE" w:rsidRDefault="0013288D" w:rsidP="001F38EE">
      <w:pPr>
        <w:keepNext/>
        <w:jc w:val="center"/>
      </w:pPr>
      <w:r>
        <w:rPr>
          <w:noProof/>
          <w:lang w:eastAsia="es-CO"/>
        </w:rPr>
        <w:drawing>
          <wp:inline distT="0" distB="0" distL="0" distR="0" wp14:anchorId="349F3EE5" wp14:editId="5C3CB753">
            <wp:extent cx="6084570" cy="2238703"/>
            <wp:effectExtent l="0" t="0" r="0"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81">
                      <a:extLst>
                        <a:ext uri="{28A0092B-C50C-407E-A947-70E740481C1C}">
                          <a14:useLocalDpi xmlns:a14="http://schemas.microsoft.com/office/drawing/2010/main" val="0"/>
                        </a:ext>
                      </a:extLst>
                    </a:blip>
                    <a:srcRect l="3224" t="15888" r="18984" b="5526"/>
                    <a:stretch/>
                  </pic:blipFill>
                  <pic:spPr bwMode="auto">
                    <a:xfrm>
                      <a:off x="0" y="0"/>
                      <a:ext cx="6270455" cy="2307096"/>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lastRenderedPageBreak/>
        <w:t>Coagulaci</w:t>
      </w:r>
      <w:r w:rsidR="004F01F4">
        <w:t>ón baja</w:t>
      </w:r>
      <w:r>
        <w:t xml:space="preserve"> (ver </w:t>
      </w:r>
      <w:r w:rsidR="00281CA3">
        <w:fldChar w:fldCharType="begin"/>
      </w:r>
      <w:r w:rsidR="00281CA3">
        <w:instrText xml:space="preserve"> REF _Ref514522095 \h </w:instrText>
      </w:r>
      <w:r w:rsidR="00281CA3">
        <w:fldChar w:fldCharType="separate"/>
      </w:r>
      <w:r w:rsidR="00B55C48" w:rsidRPr="008D4CF6">
        <w:rPr>
          <w:szCs w:val="24"/>
        </w:rPr>
        <w:t xml:space="preserve">Figura </w:t>
      </w:r>
      <w:r w:rsidR="00B55C48">
        <w:rPr>
          <w:noProof/>
          <w:szCs w:val="24"/>
        </w:rPr>
        <w:t>72</w:t>
      </w:r>
      <w:r w:rsidR="00281CA3">
        <w:fldChar w:fldCharType="end"/>
      </w:r>
      <w:r>
        <w:t xml:space="preserve">) en la cual el ciclo útil es de aproximadamente </w:t>
      </w:r>
      <w:r w:rsidR="00D506CB">
        <w:t>3</w:t>
      </w:r>
      <w:r>
        <w:t>0%</w:t>
      </w:r>
      <w:r>
        <w:rPr>
          <w:noProof/>
        </w:rPr>
        <w:t>.</w:t>
      </w:r>
    </w:p>
    <w:p w:rsidR="00AE7F1D" w:rsidRPr="008D4CF6" w:rsidRDefault="00AE7F1D" w:rsidP="008D4CF6">
      <w:pPr>
        <w:pStyle w:val="Descripcin"/>
        <w:keepNext/>
        <w:jc w:val="left"/>
        <w:rPr>
          <w:sz w:val="24"/>
          <w:szCs w:val="24"/>
        </w:rPr>
      </w:pPr>
      <w:bookmarkStart w:id="188" w:name="_Ref514522095"/>
      <w:bookmarkStart w:id="189" w:name="_Toc514535386"/>
      <w:r w:rsidRPr="008D4CF6">
        <w:rPr>
          <w:sz w:val="24"/>
          <w:szCs w:val="24"/>
        </w:rPr>
        <w:t xml:space="preserve">Figura </w:t>
      </w:r>
      <w:r w:rsidR="00816E5A" w:rsidRPr="008D4CF6">
        <w:rPr>
          <w:sz w:val="24"/>
          <w:szCs w:val="24"/>
        </w:rPr>
        <w:fldChar w:fldCharType="begin"/>
      </w:r>
      <w:r w:rsidR="00816E5A" w:rsidRPr="008D4CF6">
        <w:rPr>
          <w:sz w:val="24"/>
          <w:szCs w:val="24"/>
        </w:rPr>
        <w:instrText xml:space="preserve"> SEQ Figura \* ARABIC </w:instrText>
      </w:r>
      <w:r w:rsidR="00816E5A" w:rsidRPr="008D4CF6">
        <w:rPr>
          <w:sz w:val="24"/>
          <w:szCs w:val="24"/>
        </w:rPr>
        <w:fldChar w:fldCharType="separate"/>
      </w:r>
      <w:r w:rsidR="00B55C48">
        <w:rPr>
          <w:noProof/>
          <w:sz w:val="24"/>
          <w:szCs w:val="24"/>
        </w:rPr>
        <w:t>72</w:t>
      </w:r>
      <w:r w:rsidR="00816E5A" w:rsidRPr="008D4CF6">
        <w:rPr>
          <w:sz w:val="24"/>
          <w:szCs w:val="24"/>
        </w:rPr>
        <w:fldChar w:fldCharType="end"/>
      </w:r>
      <w:bookmarkEnd w:id="188"/>
      <w:r w:rsidRPr="008D4CF6">
        <w:rPr>
          <w:sz w:val="24"/>
          <w:szCs w:val="24"/>
        </w:rPr>
        <w:t xml:space="preserve">. </w:t>
      </w:r>
      <w:r w:rsidR="00594115" w:rsidRPr="008D4CF6">
        <w:rPr>
          <w:sz w:val="24"/>
          <w:szCs w:val="24"/>
        </w:rPr>
        <w:t>Señal</w:t>
      </w:r>
      <w:r w:rsidRPr="008D4CF6">
        <w:rPr>
          <w:sz w:val="24"/>
          <w:szCs w:val="24"/>
        </w:rPr>
        <w:t xml:space="preserve"> de coagulación baja</w:t>
      </w:r>
      <w:bookmarkEnd w:id="189"/>
    </w:p>
    <w:p w:rsidR="008D4CF6" w:rsidRDefault="0013288D" w:rsidP="008D4CF6">
      <w:pPr>
        <w:keepNext/>
        <w:ind w:firstLine="0"/>
        <w:jc w:val="center"/>
      </w:pPr>
      <w:r>
        <w:rPr>
          <w:noProof/>
          <w:lang w:eastAsia="es-CO"/>
        </w:rPr>
        <w:drawing>
          <wp:inline distT="0" distB="0" distL="0" distR="0" wp14:anchorId="2051C6B8" wp14:editId="7C4132F8">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82">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color w:val="auto"/>
          <w:sz w:val="24"/>
          <w:szCs w:val="24"/>
        </w:rPr>
      </w:pPr>
      <w:r w:rsidRPr="008D4CF6">
        <w:rPr>
          <w:sz w:val="24"/>
          <w:szCs w:val="24"/>
        </w:rPr>
        <w:t>Fuente: Autores</w:t>
      </w:r>
    </w:p>
    <w:p w:rsidR="0013288D" w:rsidRDefault="00ED4367" w:rsidP="0013288D">
      <w:pPr>
        <w:pStyle w:val="Ttulo3"/>
        <w:rPr>
          <w:noProof/>
          <w:lang w:eastAsia="es-CO"/>
        </w:rPr>
      </w:pPr>
      <w:bookmarkStart w:id="190" w:name="_Toc514535312"/>
      <w:r>
        <w:rPr>
          <w:noProof/>
          <w:lang w:eastAsia="es-CO"/>
        </w:rPr>
        <w:t>MinD</w:t>
      </w:r>
      <w:r w:rsidR="0002636E">
        <w:rPr>
          <w:noProof/>
          <w:lang w:eastAsia="es-CO"/>
        </w:rPr>
        <w:t>o</w:t>
      </w:r>
      <w:bookmarkEnd w:id="190"/>
    </w:p>
    <w:p w:rsidR="00ED77C6" w:rsidRDefault="00315AF4" w:rsidP="007746C3">
      <w:r>
        <w:rPr>
          <w:lang w:eastAsia="es-CO"/>
        </w:rPr>
        <w:t xml:space="preserve">Como se mencionó en la sección </w:t>
      </w:r>
      <w:r w:rsidRPr="00315AF4">
        <w:rPr>
          <w:b/>
          <w:lang w:eastAsia="es-CO"/>
        </w:rPr>
        <w:fldChar w:fldCharType="begin"/>
      </w:r>
      <w:r w:rsidRPr="00315AF4">
        <w:rPr>
          <w:b/>
          <w:lang w:eastAsia="es-CO"/>
        </w:rPr>
        <w:instrText xml:space="preserve"> REF _Ref514523712 \h </w:instrText>
      </w:r>
      <w:r>
        <w:rPr>
          <w:b/>
          <w:lang w:eastAsia="es-CO"/>
        </w:rPr>
        <w:instrText xml:space="preserve"> \* MERGEFORMAT </w:instrText>
      </w:r>
      <w:r w:rsidRPr="00315AF4">
        <w:rPr>
          <w:b/>
          <w:lang w:eastAsia="es-CO"/>
        </w:rPr>
      </w:r>
      <w:r w:rsidRPr="00315AF4">
        <w:rPr>
          <w:b/>
          <w:lang w:eastAsia="es-CO"/>
        </w:rPr>
        <w:fldChar w:fldCharType="separate"/>
      </w:r>
      <w:r w:rsidR="00B55C48" w:rsidRPr="00B55C48">
        <w:rPr>
          <w:b/>
        </w:rPr>
        <w:t>Módulo mínimo sangrado (</w:t>
      </w:r>
      <w:proofErr w:type="spellStart"/>
      <w:r w:rsidR="00B55C48" w:rsidRPr="00B55C48">
        <w:rPr>
          <w:b/>
        </w:rPr>
        <w:t>MinDo</w:t>
      </w:r>
      <w:proofErr w:type="spellEnd"/>
      <w:r w:rsidR="00B55C48" w:rsidRPr="00B55C48">
        <w:rPr>
          <w:b/>
        </w:rPr>
        <w:t>)</w:t>
      </w:r>
      <w:r w:rsidRPr="00315AF4">
        <w:rPr>
          <w:b/>
          <w:lang w:eastAsia="es-CO"/>
        </w:rPr>
        <w:fldChar w:fldCharType="end"/>
      </w:r>
      <w:r>
        <w:rPr>
          <w:b/>
          <w:lang w:eastAsia="es-CO"/>
        </w:rPr>
        <w:t xml:space="preserve">, </w:t>
      </w:r>
      <w:r w:rsidR="00317B61">
        <w:rPr>
          <w:lang w:eastAsia="es-CO"/>
        </w:rPr>
        <w:t>se puede derivar la señal de presión arterial de un electrocardiógrafo</w:t>
      </w:r>
      <w:r w:rsidR="00CF5DA4">
        <w:rPr>
          <w:lang w:eastAsia="es-CO"/>
        </w:rPr>
        <w:t xml:space="preserve"> o un </w:t>
      </w:r>
      <w:proofErr w:type="spellStart"/>
      <w:r w:rsidR="00CF5DA4">
        <w:rPr>
          <w:lang w:eastAsia="es-CO"/>
        </w:rPr>
        <w:t>oxí</w:t>
      </w:r>
      <w:r w:rsidR="00F776EF">
        <w:rPr>
          <w:lang w:eastAsia="es-CO"/>
        </w:rPr>
        <w:t>metro</w:t>
      </w:r>
      <w:proofErr w:type="spellEnd"/>
      <w:r w:rsidR="00F776EF">
        <w:rPr>
          <w:lang w:eastAsia="es-CO"/>
        </w:rPr>
        <w:t>.</w:t>
      </w:r>
      <w:r w:rsidR="00317B61">
        <w:rPr>
          <w:lang w:eastAsia="es-CO"/>
        </w:rPr>
        <w:t xml:space="preserve"> </w:t>
      </w:r>
      <w:r w:rsidR="00F776EF">
        <w:t>L</w:t>
      </w:r>
      <w:r w:rsidR="007746C3">
        <w:t xml:space="preserve">a señal de oximetría </w:t>
      </w:r>
      <w:r w:rsidR="004E2597">
        <w:t xml:space="preserve">se elige para trabajar en el equipo </w:t>
      </w:r>
      <w:r w:rsidR="007746C3">
        <w:t>por encima de</w:t>
      </w:r>
      <w:r w:rsidR="00A96DB0">
        <w:t xml:space="preserve"> la señal ECG</w:t>
      </w:r>
      <w:r w:rsidR="004F7AC6">
        <w:t>,</w:t>
      </w:r>
      <w:r w:rsidR="007746C3">
        <w:t xml:space="preserve"> deb</w:t>
      </w:r>
      <w:r w:rsidR="004F7AC6">
        <w:t>ido a que</w:t>
      </w:r>
      <w:r w:rsidR="007746C3">
        <w:t xml:space="preserve"> </w:t>
      </w:r>
      <w:r w:rsidR="00281202">
        <w:t>la señal PPG</w:t>
      </w:r>
      <w:r w:rsidR="00A36934">
        <w:t xml:space="preserve"> es menos propensa a ser afectada por la interferencia causada al </w:t>
      </w:r>
      <w:r w:rsidR="00480FE0">
        <w:t>realizar el corte con el equipo en comparación a la señal ECG</w:t>
      </w:r>
      <w:r w:rsidR="00A96DB0">
        <w:t xml:space="preserve">. </w:t>
      </w:r>
      <w:r w:rsidR="00661326">
        <w:t xml:space="preserve">Sin </w:t>
      </w:r>
      <w:r w:rsidR="009E463B">
        <w:t>embargo,</w:t>
      </w:r>
      <w:r w:rsidR="00661326">
        <w:t xml:space="preserve"> se realizan las pruebas con los dos </w:t>
      </w:r>
      <w:r w:rsidR="00AF30EE">
        <w:t>sistemas</w:t>
      </w:r>
      <w:r w:rsidR="00950F92">
        <w:t>.</w:t>
      </w:r>
      <w:r w:rsidR="00AF30EE">
        <w:t xml:space="preserve"> </w:t>
      </w:r>
      <w:r w:rsidR="00D265A8">
        <w:t xml:space="preserve">Con la salida de </w:t>
      </w:r>
      <w:r w:rsidR="00474ED7">
        <w:t>cualquiera</w:t>
      </w:r>
      <w:r w:rsidR="00D265A8">
        <w:t xml:space="preserve"> de estos circuitos se puede modular la señal de corte puro de 300KHz</w:t>
      </w:r>
      <w:r w:rsidR="009954E4">
        <w:t>,</w:t>
      </w:r>
      <w:r w:rsidR="00D265A8">
        <w:t xml:space="preserve"> con lo cual tendremos un corte puro, que solo funciona mientras </w:t>
      </w:r>
      <w:r w:rsidR="005903F5">
        <w:t>se encuentra en fase diástole</w:t>
      </w:r>
      <w:r w:rsidR="00272C2A">
        <w:t xml:space="preserve"> (corte </w:t>
      </w:r>
      <w:proofErr w:type="spellStart"/>
      <w:r w:rsidR="00272C2A">
        <w:t>MinDo</w:t>
      </w:r>
      <w:proofErr w:type="spellEnd"/>
      <w:r w:rsidR="00272C2A">
        <w:t>)</w:t>
      </w:r>
      <w:r w:rsidR="005903F5">
        <w:t>.</w:t>
      </w:r>
    </w:p>
    <w:p w:rsidR="00661326" w:rsidRDefault="001376E0" w:rsidP="007746C3">
      <w:r>
        <w:lastRenderedPageBreak/>
        <w:t>L</w:t>
      </w:r>
      <w:bookmarkStart w:id="191" w:name="_GoBack"/>
      <w:bookmarkEnd w:id="191"/>
      <w:r w:rsidR="002C6258">
        <w:t xml:space="preserve">a señal binaria que representa la fase diástole y sístole </w:t>
      </w:r>
      <w:r w:rsidR="00DD779B">
        <w:t>derivada</w:t>
      </w:r>
      <w:r w:rsidR="002C6258">
        <w:t xml:space="preserve"> de la señal ECG se muestra en la </w:t>
      </w:r>
      <w:r w:rsidR="00F468B7">
        <w:fldChar w:fldCharType="begin"/>
      </w:r>
      <w:r w:rsidR="00F468B7">
        <w:instrText xml:space="preserve"> REF _Ref514524315 \h </w:instrText>
      </w:r>
      <w:r w:rsidR="00F468B7">
        <w:fldChar w:fldCharType="separate"/>
      </w:r>
      <w:r w:rsidR="00B55C48" w:rsidRPr="008D4CF6">
        <w:rPr>
          <w:szCs w:val="24"/>
        </w:rPr>
        <w:t xml:space="preserve">Figura </w:t>
      </w:r>
      <w:r w:rsidR="00B55C48">
        <w:rPr>
          <w:noProof/>
          <w:szCs w:val="24"/>
        </w:rPr>
        <w:t>73</w:t>
      </w:r>
      <w:r w:rsidR="00F468B7">
        <w:fldChar w:fldCharType="end"/>
      </w:r>
      <w:r w:rsidR="006B4839">
        <w:t>, cuando la señal en amarillo se encuentra en el estado bajo representa el estado sístole y cuando está en alto representa diástole.</w:t>
      </w:r>
    </w:p>
    <w:p w:rsidR="001E23EF" w:rsidRPr="008D4CF6" w:rsidRDefault="004053DA" w:rsidP="001E23EF">
      <w:pPr>
        <w:pStyle w:val="Descripcin"/>
        <w:keepNext/>
        <w:rPr>
          <w:sz w:val="24"/>
          <w:szCs w:val="24"/>
        </w:rPr>
      </w:pPr>
      <w:bookmarkStart w:id="192" w:name="_Ref514524315"/>
      <w:bookmarkStart w:id="193" w:name="_Toc514535387"/>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B55C48">
        <w:rPr>
          <w:noProof/>
          <w:sz w:val="24"/>
          <w:szCs w:val="24"/>
        </w:rPr>
        <w:t>73</w:t>
      </w:r>
      <w:r w:rsidRPr="008D4CF6">
        <w:rPr>
          <w:sz w:val="24"/>
          <w:szCs w:val="24"/>
        </w:rPr>
        <w:fldChar w:fldCharType="end"/>
      </w:r>
      <w:bookmarkEnd w:id="192"/>
      <w:r w:rsidRPr="008D4CF6">
        <w:rPr>
          <w:sz w:val="24"/>
          <w:szCs w:val="24"/>
        </w:rPr>
        <w:t xml:space="preserve">. </w:t>
      </w:r>
      <w:r w:rsidR="005374C9">
        <w:rPr>
          <w:sz w:val="24"/>
          <w:szCs w:val="24"/>
        </w:rPr>
        <w:t xml:space="preserve">Señal binaria representativa de </w:t>
      </w:r>
      <w:r w:rsidR="004B7AA6">
        <w:rPr>
          <w:sz w:val="24"/>
          <w:szCs w:val="24"/>
        </w:rPr>
        <w:t xml:space="preserve">fase </w:t>
      </w:r>
      <w:r w:rsidR="005374C9">
        <w:rPr>
          <w:sz w:val="24"/>
          <w:szCs w:val="24"/>
        </w:rPr>
        <w:t>diástole y sístole derivada de señal ECG</w:t>
      </w:r>
      <w:bookmarkEnd w:id="193"/>
    </w:p>
    <w:p w:rsidR="00374524" w:rsidRDefault="0013288D" w:rsidP="00374524">
      <w:pPr>
        <w:keepNext/>
      </w:pPr>
      <w:r>
        <w:rPr>
          <w:noProof/>
          <w:sz w:val="23"/>
          <w:szCs w:val="23"/>
          <w:lang w:eastAsia="es-CO"/>
        </w:rPr>
        <w:drawing>
          <wp:inline distT="0" distB="0" distL="0" distR="0" wp14:anchorId="6C4D41C9" wp14:editId="6AE1B939">
            <wp:extent cx="5621655" cy="2175642"/>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83">
                      <a:extLst>
                        <a:ext uri="{28A0092B-C50C-407E-A947-70E740481C1C}">
                          <a14:useLocalDpi xmlns:a14="http://schemas.microsoft.com/office/drawing/2010/main" val="0"/>
                        </a:ext>
                      </a:extLst>
                    </a:blip>
                    <a:srcRect l="-1" r="44503"/>
                    <a:stretch/>
                  </pic:blipFill>
                  <pic:spPr bwMode="auto">
                    <a:xfrm>
                      <a:off x="0" y="0"/>
                      <a:ext cx="5722312" cy="2214597"/>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A632E4" w:rsidP="00374524">
      <w:pPr>
        <w:pStyle w:val="Descripcin"/>
        <w:rPr>
          <w:sz w:val="24"/>
          <w:szCs w:val="24"/>
        </w:rPr>
      </w:pPr>
      <w:r w:rsidRPr="008D4CF6">
        <w:rPr>
          <w:sz w:val="24"/>
          <w:szCs w:val="24"/>
        </w:rPr>
        <w:t>Fuente: Autores</w:t>
      </w:r>
    </w:p>
    <w:p w:rsidR="003738A8" w:rsidRPr="00304FCA" w:rsidRDefault="003738A8" w:rsidP="00304FCA">
      <w:pPr>
        <w:ind w:firstLine="0"/>
        <w:rPr>
          <w:sz w:val="23"/>
          <w:szCs w:val="23"/>
        </w:rPr>
      </w:pPr>
      <w:r w:rsidRPr="003738A8">
        <w:rPr>
          <w:sz w:val="23"/>
          <w:szCs w:val="23"/>
        </w:rPr>
        <w:t xml:space="preserve">La señal binaria que representa la fase diástole y </w:t>
      </w:r>
      <w:r w:rsidR="004510C5">
        <w:rPr>
          <w:sz w:val="23"/>
          <w:szCs w:val="23"/>
        </w:rPr>
        <w:t xml:space="preserve">sístole derivada de la señal PPG se muestra en la </w:t>
      </w:r>
      <w:r w:rsidR="00407D34">
        <w:rPr>
          <w:sz w:val="23"/>
          <w:szCs w:val="23"/>
        </w:rPr>
        <w:fldChar w:fldCharType="begin"/>
      </w:r>
      <w:r w:rsidR="00407D34">
        <w:rPr>
          <w:sz w:val="23"/>
          <w:szCs w:val="23"/>
        </w:rPr>
        <w:instrText xml:space="preserve"> REF _Ref514524773 \h </w:instrText>
      </w:r>
      <w:r w:rsidR="00407D34">
        <w:rPr>
          <w:sz w:val="23"/>
          <w:szCs w:val="23"/>
        </w:rPr>
      </w:r>
      <w:r w:rsidR="00407D34">
        <w:rPr>
          <w:sz w:val="23"/>
          <w:szCs w:val="23"/>
        </w:rPr>
        <w:fldChar w:fldCharType="separate"/>
      </w:r>
      <w:r w:rsidR="00B55C48" w:rsidRPr="008D4CF6">
        <w:rPr>
          <w:szCs w:val="24"/>
        </w:rPr>
        <w:t xml:space="preserve">Figura </w:t>
      </w:r>
      <w:r w:rsidR="00B55C48">
        <w:rPr>
          <w:noProof/>
          <w:szCs w:val="24"/>
        </w:rPr>
        <w:t>74</w:t>
      </w:r>
      <w:r w:rsidR="00407D34">
        <w:rPr>
          <w:sz w:val="23"/>
          <w:szCs w:val="23"/>
        </w:rPr>
        <w:fldChar w:fldCharType="end"/>
      </w:r>
      <w:r w:rsidRPr="003738A8">
        <w:rPr>
          <w:sz w:val="23"/>
          <w:szCs w:val="23"/>
        </w:rPr>
        <w:t>, cuando la señal en amarillo se encuentra en el estado bajo representa el estado sístole y cuando está en alto representa diástole.</w:t>
      </w:r>
    </w:p>
    <w:p w:rsidR="001F0C26" w:rsidRPr="008D4CF6" w:rsidRDefault="001F0C26" w:rsidP="008D4CF6">
      <w:pPr>
        <w:pStyle w:val="Descripcin"/>
        <w:keepNext/>
        <w:jc w:val="left"/>
        <w:rPr>
          <w:sz w:val="24"/>
          <w:szCs w:val="24"/>
        </w:rPr>
      </w:pPr>
      <w:bookmarkStart w:id="194" w:name="_Ref514524773"/>
      <w:bookmarkStart w:id="195" w:name="_Toc514535388"/>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B55C48">
        <w:rPr>
          <w:noProof/>
          <w:sz w:val="24"/>
          <w:szCs w:val="24"/>
        </w:rPr>
        <w:t>74</w:t>
      </w:r>
      <w:r w:rsidRPr="008D4CF6">
        <w:rPr>
          <w:sz w:val="24"/>
          <w:szCs w:val="24"/>
        </w:rPr>
        <w:fldChar w:fldCharType="end"/>
      </w:r>
      <w:bookmarkEnd w:id="194"/>
      <w:r w:rsidRPr="008D4CF6">
        <w:rPr>
          <w:sz w:val="24"/>
          <w:szCs w:val="24"/>
        </w:rPr>
        <w:t xml:space="preserve">. </w:t>
      </w:r>
      <w:r w:rsidR="004B7AA6" w:rsidRPr="004B7AA6">
        <w:rPr>
          <w:sz w:val="24"/>
          <w:szCs w:val="24"/>
        </w:rPr>
        <w:t>Señal binaria representativa de fase diástole y sístole derivada de señal ECG</w:t>
      </w:r>
      <w:bookmarkEnd w:id="195"/>
    </w:p>
    <w:p w:rsidR="008D4CF6" w:rsidRDefault="0013288D" w:rsidP="008D4CF6">
      <w:pPr>
        <w:keepNext/>
        <w:jc w:val="center"/>
      </w:pPr>
      <w:r>
        <w:rPr>
          <w:noProof/>
          <w:sz w:val="23"/>
          <w:szCs w:val="23"/>
          <w:lang w:eastAsia="es-CO"/>
        </w:rPr>
        <w:drawing>
          <wp:inline distT="0" distB="0" distL="0" distR="0" wp14:anchorId="708BADA0" wp14:editId="3990BEF3">
            <wp:extent cx="5472674" cy="2096813"/>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4">
                      <a:extLst>
                        <a:ext uri="{28A0092B-C50C-407E-A947-70E740481C1C}">
                          <a14:useLocalDpi xmlns:a14="http://schemas.microsoft.com/office/drawing/2010/main" val="0"/>
                        </a:ext>
                      </a:extLst>
                    </a:blip>
                    <a:srcRect r="19803" b="70"/>
                    <a:stretch/>
                  </pic:blipFill>
                  <pic:spPr bwMode="auto">
                    <a:xfrm>
                      <a:off x="0" y="0"/>
                      <a:ext cx="5540784" cy="2122909"/>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8D4CF6" w:rsidP="00A478A2">
      <w:pPr>
        <w:pStyle w:val="Descripcin"/>
        <w:jc w:val="left"/>
        <w:rPr>
          <w:sz w:val="24"/>
          <w:szCs w:val="24"/>
        </w:rPr>
      </w:pPr>
      <w:r w:rsidRPr="008D4CF6">
        <w:rPr>
          <w:sz w:val="24"/>
          <w:szCs w:val="24"/>
        </w:rPr>
        <w:t>Fuente: Autores</w:t>
      </w:r>
    </w:p>
    <w:p w:rsidR="001C20E1" w:rsidRPr="001C20E1" w:rsidRDefault="009D55DA" w:rsidP="001C20E1">
      <w:pPr>
        <w:pStyle w:val="Descripcin"/>
        <w:keepNext/>
        <w:jc w:val="left"/>
        <w:rPr>
          <w:sz w:val="24"/>
          <w:szCs w:val="24"/>
        </w:rPr>
      </w:pPr>
      <w:bookmarkStart w:id="196" w:name="_Toc514535389"/>
      <w:r w:rsidRPr="009D55DA">
        <w:rPr>
          <w:sz w:val="24"/>
          <w:szCs w:val="24"/>
        </w:rPr>
        <w:lastRenderedPageBreak/>
        <w:t xml:space="preserve">Figura </w:t>
      </w:r>
      <w:r w:rsidRPr="009D55DA">
        <w:rPr>
          <w:sz w:val="24"/>
          <w:szCs w:val="24"/>
        </w:rPr>
        <w:fldChar w:fldCharType="begin"/>
      </w:r>
      <w:r w:rsidRPr="009D55DA">
        <w:rPr>
          <w:sz w:val="24"/>
          <w:szCs w:val="24"/>
        </w:rPr>
        <w:instrText xml:space="preserve"> SEQ Figura \* ARABIC </w:instrText>
      </w:r>
      <w:r w:rsidRPr="009D55DA">
        <w:rPr>
          <w:sz w:val="24"/>
          <w:szCs w:val="24"/>
        </w:rPr>
        <w:fldChar w:fldCharType="separate"/>
      </w:r>
      <w:r w:rsidR="00B55C48">
        <w:rPr>
          <w:noProof/>
          <w:sz w:val="24"/>
          <w:szCs w:val="24"/>
        </w:rPr>
        <w:t>75</w:t>
      </w:r>
      <w:r w:rsidRPr="009D55DA">
        <w:rPr>
          <w:sz w:val="24"/>
          <w:szCs w:val="24"/>
        </w:rPr>
        <w:fldChar w:fldCharType="end"/>
      </w:r>
      <w:r>
        <w:rPr>
          <w:sz w:val="24"/>
          <w:szCs w:val="24"/>
        </w:rPr>
        <w:t xml:space="preserve">. Señal de corte </w:t>
      </w:r>
      <w:proofErr w:type="spellStart"/>
      <w:r>
        <w:rPr>
          <w:sz w:val="24"/>
          <w:szCs w:val="24"/>
        </w:rPr>
        <w:t>MinDo</w:t>
      </w:r>
      <w:bookmarkEnd w:id="196"/>
      <w:proofErr w:type="spellEnd"/>
    </w:p>
    <w:p w:rsidR="009D55DA" w:rsidRDefault="009D55DA" w:rsidP="009D55DA">
      <w:pPr>
        <w:keepNext/>
      </w:pPr>
      <w:r>
        <w:rPr>
          <w:noProof/>
          <w:lang w:eastAsia="es-CO"/>
        </w:rPr>
        <w:drawing>
          <wp:inline distT="0" distB="0" distL="0" distR="0" wp14:anchorId="00FA3271" wp14:editId="196DDB71">
            <wp:extent cx="5901055" cy="2998381"/>
            <wp:effectExtent l="0" t="0" r="444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004.BMP"/>
                    <pic:cNvPicPr/>
                  </pic:nvPicPr>
                  <pic:blipFill rotWithShape="1">
                    <a:blip r:embed="rId85">
                      <a:extLst>
                        <a:ext uri="{28A0092B-C50C-407E-A947-70E740481C1C}">
                          <a14:useLocalDpi xmlns:a14="http://schemas.microsoft.com/office/drawing/2010/main" val="0"/>
                        </a:ext>
                      </a:extLst>
                    </a:blip>
                    <a:srcRect l="5940" t="12256" r="19224" b="5808"/>
                    <a:stretch/>
                  </pic:blipFill>
                  <pic:spPr bwMode="auto">
                    <a:xfrm>
                      <a:off x="0" y="0"/>
                      <a:ext cx="5917989" cy="3006986"/>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Fuente: Autores</w:t>
      </w:r>
    </w:p>
    <w:p w:rsidR="002B0073" w:rsidRDefault="006A195E" w:rsidP="002B0073">
      <w:pPr>
        <w:pStyle w:val="Ttulo2"/>
      </w:pPr>
      <w:bookmarkStart w:id="197" w:name="_Toc514535313"/>
      <w:r>
        <w:t>Seguridad del equipo</w:t>
      </w:r>
      <w:bookmarkEnd w:id="197"/>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B55C48" w:rsidRPr="00B55C48">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B55C48">
        <w:t>3.1</w:t>
      </w:r>
      <w:r w:rsidR="00B915EE">
        <w:fldChar w:fldCharType="end"/>
      </w:r>
      <w:r w:rsidR="00701750">
        <w:t xml:space="preserve">, </w:t>
      </w:r>
      <w:r w:rsidR="00C9487D">
        <w:t xml:space="preserve">se usó un analizador de </w:t>
      </w:r>
      <w:proofErr w:type="spellStart"/>
      <w:r w:rsidR="00C9487D">
        <w:t>electrobisturis</w:t>
      </w:r>
      <w:proofErr w:type="spellEnd"/>
      <w:r w:rsidR="00C9487D">
        <w:t xml:space="preserve">. En este caso el equipo encargado </w:t>
      </w:r>
      <w:r w:rsidR="009D03D7">
        <w:lastRenderedPageBreak/>
        <w:t>de realizar las pruebas técnicas que dicta la norma IEC-60601-1 es llamado</w:t>
      </w:r>
      <w:r w:rsidR="00153E65">
        <w:t xml:space="preserve"> analizador eléctrico de seguridad.</w:t>
      </w:r>
    </w:p>
    <w:p w:rsidR="00D46812" w:rsidRPr="009D55DA" w:rsidRDefault="00D46812" w:rsidP="009D55DA">
      <w:pPr>
        <w:pStyle w:val="Descripcin"/>
        <w:keepNext/>
        <w:jc w:val="left"/>
        <w:rPr>
          <w:sz w:val="24"/>
          <w:szCs w:val="24"/>
        </w:rPr>
      </w:pPr>
      <w:bookmarkStart w:id="198" w:name="_Toc514535390"/>
      <w:r w:rsidRPr="009D55DA">
        <w:rPr>
          <w:sz w:val="24"/>
          <w:szCs w:val="24"/>
        </w:rPr>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B55C48">
        <w:rPr>
          <w:noProof/>
          <w:sz w:val="24"/>
          <w:szCs w:val="24"/>
        </w:rPr>
        <w:t>76</w:t>
      </w:r>
      <w:r w:rsidR="00816E5A" w:rsidRPr="009D55DA">
        <w:rPr>
          <w:sz w:val="24"/>
          <w:szCs w:val="24"/>
        </w:rPr>
        <w:fldChar w:fldCharType="end"/>
      </w:r>
      <w:r w:rsidRPr="009D55DA">
        <w:rPr>
          <w:sz w:val="24"/>
          <w:szCs w:val="24"/>
        </w:rPr>
        <w:t xml:space="preserve">. </w:t>
      </w:r>
      <w:proofErr w:type="spellStart"/>
      <w:r w:rsidR="008A167A" w:rsidRPr="009D55DA">
        <w:rPr>
          <w:sz w:val="24"/>
          <w:szCs w:val="24"/>
        </w:rPr>
        <w:t>Fluke</w:t>
      </w:r>
      <w:proofErr w:type="spellEnd"/>
      <w:r w:rsidR="008A167A" w:rsidRPr="009D55DA">
        <w:rPr>
          <w:sz w:val="24"/>
          <w:szCs w:val="24"/>
        </w:rPr>
        <w:t xml:space="preserve"> </w:t>
      </w:r>
      <w:r w:rsidR="00C15063" w:rsidRPr="009D55DA">
        <w:rPr>
          <w:sz w:val="24"/>
          <w:szCs w:val="24"/>
        </w:rPr>
        <w:t xml:space="preserve">ESA615 </w:t>
      </w:r>
      <w:proofErr w:type="spellStart"/>
      <w:r w:rsidR="00C15063" w:rsidRPr="009D55DA">
        <w:rPr>
          <w:sz w:val="24"/>
          <w:szCs w:val="24"/>
        </w:rPr>
        <w:t>Electrical</w:t>
      </w:r>
      <w:proofErr w:type="spellEnd"/>
      <w:r w:rsidR="00C15063" w:rsidRPr="009D55DA">
        <w:rPr>
          <w:sz w:val="24"/>
          <w:szCs w:val="24"/>
        </w:rPr>
        <w:t xml:space="preserve"> Safety </w:t>
      </w:r>
      <w:proofErr w:type="spellStart"/>
      <w:r w:rsidR="00C15063" w:rsidRPr="009D55DA">
        <w:rPr>
          <w:sz w:val="24"/>
          <w:szCs w:val="24"/>
        </w:rPr>
        <w:t>Analyzer</w:t>
      </w:r>
      <w:bookmarkEnd w:id="198"/>
      <w:proofErr w:type="spellEnd"/>
    </w:p>
    <w:p w:rsidR="009D55DA" w:rsidRDefault="007E3B48" w:rsidP="009D55DA">
      <w:pPr>
        <w:keepNext/>
        <w:jc w:val="center"/>
      </w:pPr>
      <w:r>
        <w:rPr>
          <w:noProof/>
          <w:lang w:eastAsia="es-CO"/>
        </w:rPr>
        <w:drawing>
          <wp:inline distT="0" distB="0" distL="0" distR="0" wp14:anchorId="26882EFB" wp14:editId="517F299D">
            <wp:extent cx="2784922" cy="2711302"/>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6">
                      <a:extLst>
                        <a:ext uri="{28A0092B-C50C-407E-A947-70E740481C1C}">
                          <a14:useLocalDpi xmlns:a14="http://schemas.microsoft.com/office/drawing/2010/main" val="0"/>
                        </a:ext>
                      </a:extLst>
                    </a:blip>
                    <a:srcRect l="16328" t="15667" r="13906" b="22272"/>
                    <a:stretch/>
                  </pic:blipFill>
                  <pic:spPr bwMode="auto">
                    <a:xfrm>
                      <a:off x="0" y="0"/>
                      <a:ext cx="2826900" cy="2752170"/>
                    </a:xfrm>
                    <a:prstGeom prst="rect">
                      <a:avLst/>
                    </a:prstGeom>
                    <a:ln>
                      <a:noFill/>
                    </a:ln>
                    <a:extLst>
                      <a:ext uri="{53640926-AAD7-44D8-BBD7-CCE9431645EC}">
                        <a14:shadowObscured xmlns:a14="http://schemas.microsoft.com/office/drawing/2010/main"/>
                      </a:ext>
                    </a:extLst>
                  </pic:spPr>
                </pic:pic>
              </a:graphicData>
            </a:graphic>
          </wp:inline>
        </w:drawing>
      </w:r>
    </w:p>
    <w:p w:rsidR="00741B48" w:rsidRDefault="009D55DA" w:rsidP="009D55DA">
      <w:pPr>
        <w:pStyle w:val="Descripcin"/>
        <w:jc w:val="left"/>
      </w:pPr>
      <w:r>
        <w:t xml:space="preserve">Fuente: Autores </w:t>
      </w:r>
    </w:p>
    <w:p w:rsidR="009D55DA" w:rsidRDefault="009D55DA" w:rsidP="007E3B48">
      <w:pPr>
        <w:jc w:val="center"/>
      </w:pP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w:t>
      </w:r>
      <w:proofErr w:type="spellStart"/>
      <w:r w:rsidR="004B7C0E">
        <w:t>Fluke</w:t>
      </w:r>
      <w:proofErr w:type="spellEnd"/>
      <w:r w:rsidR="004B7C0E">
        <w:t xml:space="preserv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B55C48" w:rsidRPr="009D55DA">
        <w:rPr>
          <w:szCs w:val="24"/>
        </w:rPr>
        <w:t xml:space="preserve">Figura </w:t>
      </w:r>
      <w:r w:rsidR="00B55C48">
        <w:rPr>
          <w:noProof/>
          <w:szCs w:val="24"/>
        </w:rPr>
        <w:t>77</w:t>
      </w:r>
      <w:r w:rsidR="00B55C48" w:rsidRPr="009D55DA">
        <w:rPr>
          <w:szCs w:val="24"/>
        </w:rPr>
        <w:t>.</w:t>
      </w:r>
      <w:r w:rsidR="00A60A63">
        <w:fldChar w:fldCharType="end"/>
      </w:r>
    </w:p>
    <w:p w:rsidR="0056364D" w:rsidRPr="009D55DA" w:rsidRDefault="0056364D" w:rsidP="009D55DA">
      <w:pPr>
        <w:pStyle w:val="Descripcin"/>
        <w:keepNext/>
        <w:jc w:val="left"/>
        <w:rPr>
          <w:sz w:val="24"/>
          <w:szCs w:val="24"/>
        </w:rPr>
      </w:pPr>
      <w:bookmarkStart w:id="199" w:name="_Ref514490926"/>
      <w:bookmarkStart w:id="200" w:name="_Toc514535391"/>
      <w:r w:rsidRPr="009D55DA">
        <w:rPr>
          <w:sz w:val="24"/>
          <w:szCs w:val="24"/>
        </w:rPr>
        <w:lastRenderedPageBreak/>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B55C48">
        <w:rPr>
          <w:noProof/>
          <w:sz w:val="24"/>
          <w:szCs w:val="24"/>
        </w:rPr>
        <w:t>77</w:t>
      </w:r>
      <w:r w:rsidR="00816E5A" w:rsidRPr="009D55DA">
        <w:rPr>
          <w:sz w:val="24"/>
          <w:szCs w:val="24"/>
        </w:rPr>
        <w:fldChar w:fldCharType="end"/>
      </w:r>
      <w:r w:rsidRPr="009D55DA">
        <w:rPr>
          <w:sz w:val="24"/>
          <w:szCs w:val="24"/>
        </w:rPr>
        <w:t>.</w:t>
      </w:r>
      <w:bookmarkEnd w:id="199"/>
      <w:r w:rsidR="00EE4BBF" w:rsidRPr="009D55DA">
        <w:rPr>
          <w:sz w:val="24"/>
          <w:szCs w:val="24"/>
        </w:rPr>
        <w:t xml:space="preserve"> Configuración del </w:t>
      </w:r>
      <w:proofErr w:type="spellStart"/>
      <w:r w:rsidR="00EE4BBF" w:rsidRPr="009D55DA">
        <w:rPr>
          <w:sz w:val="24"/>
          <w:szCs w:val="24"/>
        </w:rPr>
        <w:t>Fluke</w:t>
      </w:r>
      <w:proofErr w:type="spellEnd"/>
      <w:r w:rsidR="00EE4BBF" w:rsidRPr="009D55DA">
        <w:rPr>
          <w:sz w:val="24"/>
          <w:szCs w:val="24"/>
        </w:rPr>
        <w:t xml:space="preserve"> ESA615 para pruebas </w:t>
      </w:r>
      <w:r w:rsidR="0091292F" w:rsidRPr="009D55DA">
        <w:rPr>
          <w:sz w:val="24"/>
          <w:szCs w:val="24"/>
        </w:rPr>
        <w:t>técnicas</w:t>
      </w:r>
      <w:r w:rsidR="00EE4BBF" w:rsidRPr="009D55DA">
        <w:rPr>
          <w:sz w:val="24"/>
          <w:szCs w:val="24"/>
        </w:rPr>
        <w:t xml:space="preserve"> de norma IEC60601-1</w:t>
      </w:r>
      <w:r w:rsidR="007E1325" w:rsidRPr="009D55DA">
        <w:rPr>
          <w:sz w:val="24"/>
          <w:szCs w:val="24"/>
        </w:rPr>
        <w:t>.</w:t>
      </w:r>
      <w:bookmarkEnd w:id="200"/>
      <w:r w:rsidRPr="009D55DA">
        <w:rPr>
          <w:sz w:val="24"/>
          <w:szCs w:val="24"/>
        </w:rPr>
        <w:t xml:space="preserve"> </w:t>
      </w:r>
    </w:p>
    <w:p w:rsidR="009D55DA" w:rsidRDefault="00263CB5" w:rsidP="009D55DA">
      <w:pPr>
        <w:keepNext/>
        <w:jc w:val="center"/>
      </w:pPr>
      <w:r>
        <w:rPr>
          <w:noProof/>
          <w:lang w:eastAsia="es-CO"/>
        </w:rPr>
        <w:drawing>
          <wp:inline distT="0" distB="0" distL="0" distR="0" wp14:anchorId="166C46BD" wp14:editId="52E28299">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7">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 xml:space="preserve">Fuente: Autores </w:t>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EF0E14">
        <w:t>uen</w:t>
      </w:r>
      <w:r w:rsidR="008A16CF">
        <w:t xml:space="preserve">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p>
    <w:p w:rsidR="00FA53AB" w:rsidRPr="00FA53AB" w:rsidRDefault="00FA53AB" w:rsidP="00FA53AB">
      <w:r w:rsidRPr="00FA53AB">
        <w:t>Por ello recolectar datos técnicos para verificar que se encuentran en los rangos recomendados por la IEC60601-1 no fue posible, ya que en Bucaramanga hay pocos laboratorios con esta clase de equipos debido al alto costo de estos.</w:t>
      </w:r>
    </w:p>
    <w:p w:rsidR="00F14906" w:rsidRPr="00F72A05" w:rsidRDefault="00F14906" w:rsidP="00F72A05">
      <w:pPr>
        <w:pStyle w:val="Descripcin"/>
        <w:keepNext/>
        <w:jc w:val="left"/>
        <w:rPr>
          <w:sz w:val="24"/>
          <w:szCs w:val="24"/>
        </w:rPr>
      </w:pPr>
      <w:bookmarkStart w:id="201" w:name="_Toc514535392"/>
      <w:r w:rsidRPr="00F72A05">
        <w:rPr>
          <w:sz w:val="24"/>
          <w:szCs w:val="24"/>
        </w:rPr>
        <w:lastRenderedPageBreak/>
        <w:t xml:space="preserve">Figura </w:t>
      </w:r>
      <w:r w:rsidR="00816E5A" w:rsidRPr="00F72A05">
        <w:rPr>
          <w:sz w:val="24"/>
          <w:szCs w:val="24"/>
        </w:rPr>
        <w:fldChar w:fldCharType="begin"/>
      </w:r>
      <w:r w:rsidR="00816E5A" w:rsidRPr="00F72A05">
        <w:rPr>
          <w:sz w:val="24"/>
          <w:szCs w:val="24"/>
        </w:rPr>
        <w:instrText xml:space="preserve"> SEQ Figura \* ARABIC </w:instrText>
      </w:r>
      <w:r w:rsidR="00816E5A" w:rsidRPr="00F72A05">
        <w:rPr>
          <w:sz w:val="24"/>
          <w:szCs w:val="24"/>
        </w:rPr>
        <w:fldChar w:fldCharType="separate"/>
      </w:r>
      <w:r w:rsidR="00B55C48">
        <w:rPr>
          <w:noProof/>
          <w:sz w:val="24"/>
          <w:szCs w:val="24"/>
        </w:rPr>
        <w:t>78</w:t>
      </w:r>
      <w:r w:rsidR="00816E5A" w:rsidRPr="00F72A05">
        <w:rPr>
          <w:sz w:val="24"/>
          <w:szCs w:val="24"/>
        </w:rPr>
        <w:fldChar w:fldCharType="end"/>
      </w:r>
      <w:r w:rsidR="00B24574" w:rsidRPr="00F72A05">
        <w:rPr>
          <w:sz w:val="24"/>
          <w:szCs w:val="24"/>
        </w:rPr>
        <w:t xml:space="preserve">. </w:t>
      </w:r>
      <w:r w:rsidR="00450C16" w:rsidRPr="00F72A05">
        <w:rPr>
          <w:sz w:val="24"/>
          <w:szCs w:val="24"/>
        </w:rPr>
        <w:t xml:space="preserve">Equipo de electrocirugía conectado a </w:t>
      </w:r>
      <w:proofErr w:type="spellStart"/>
      <w:r w:rsidR="00450C16" w:rsidRPr="00F72A05">
        <w:rPr>
          <w:sz w:val="24"/>
          <w:szCs w:val="24"/>
        </w:rPr>
        <w:t>Fluke</w:t>
      </w:r>
      <w:proofErr w:type="spellEnd"/>
      <w:r w:rsidR="00450C16" w:rsidRPr="00F72A05">
        <w:rPr>
          <w:sz w:val="24"/>
          <w:szCs w:val="24"/>
        </w:rPr>
        <w:t xml:space="preserve"> ESA615</w:t>
      </w:r>
      <w:bookmarkEnd w:id="201"/>
    </w:p>
    <w:p w:rsidR="00F72A05" w:rsidRDefault="00C75BCB" w:rsidP="00F72A05">
      <w:pPr>
        <w:keepNext/>
      </w:pPr>
      <w:r>
        <w:rPr>
          <w:noProof/>
          <w:lang w:eastAsia="es-CO"/>
        </w:rPr>
        <w:drawing>
          <wp:inline distT="0" distB="0" distL="0" distR="0" wp14:anchorId="0F57688F" wp14:editId="2752FA49">
            <wp:extent cx="5612130" cy="2445489"/>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8">
                      <a:extLst>
                        <a:ext uri="{28A0092B-C50C-407E-A947-70E740481C1C}">
                          <a14:useLocalDpi xmlns:a14="http://schemas.microsoft.com/office/drawing/2010/main" val="0"/>
                        </a:ext>
                      </a:extLst>
                    </a:blip>
                    <a:stretch>
                      <a:fillRect/>
                    </a:stretch>
                  </pic:blipFill>
                  <pic:spPr>
                    <a:xfrm>
                      <a:off x="0" y="0"/>
                      <a:ext cx="5615267" cy="2446856"/>
                    </a:xfrm>
                    <a:prstGeom prst="rect">
                      <a:avLst/>
                    </a:prstGeom>
                  </pic:spPr>
                </pic:pic>
              </a:graphicData>
            </a:graphic>
          </wp:inline>
        </w:drawing>
      </w:r>
    </w:p>
    <w:p w:rsidR="00C75BCB" w:rsidRPr="00F72A05" w:rsidRDefault="00F72A05" w:rsidP="00F72A05">
      <w:pPr>
        <w:pStyle w:val="Descripcin"/>
        <w:jc w:val="left"/>
        <w:rPr>
          <w:sz w:val="24"/>
          <w:szCs w:val="24"/>
        </w:rPr>
      </w:pPr>
      <w:r w:rsidRPr="00F72A05">
        <w:rPr>
          <w:sz w:val="24"/>
          <w:szCs w:val="24"/>
        </w:rPr>
        <w:t>Fuente: Autores</w:t>
      </w:r>
    </w:p>
    <w:p w:rsidR="004C4CC9" w:rsidRDefault="00176C2B" w:rsidP="00D44F57">
      <w:r>
        <w:t xml:space="preserve">Sin </w:t>
      </w:r>
      <w:r w:rsidR="008E041D">
        <w:t>embargo,</w:t>
      </w:r>
      <w:r>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Pr="00A420C9" w:rsidRDefault="00D44F57" w:rsidP="00D44F57">
      <w:pPr>
        <w:pStyle w:val="Descripcin"/>
        <w:keepNext/>
        <w:rPr>
          <w:sz w:val="24"/>
          <w:szCs w:val="24"/>
        </w:rPr>
      </w:pPr>
      <w:bookmarkStart w:id="202" w:name="_Toc514535393"/>
      <w:r w:rsidRPr="00A420C9">
        <w:rPr>
          <w:sz w:val="24"/>
          <w:szCs w:val="24"/>
        </w:rPr>
        <w:t xml:space="preserve">Figura </w:t>
      </w:r>
      <w:r w:rsidR="00816E5A" w:rsidRPr="00A420C9">
        <w:rPr>
          <w:sz w:val="24"/>
          <w:szCs w:val="24"/>
        </w:rPr>
        <w:fldChar w:fldCharType="begin"/>
      </w:r>
      <w:r w:rsidR="00816E5A" w:rsidRPr="00A420C9">
        <w:rPr>
          <w:sz w:val="24"/>
          <w:szCs w:val="24"/>
        </w:rPr>
        <w:instrText xml:space="preserve"> SEQ Figura \* ARABIC </w:instrText>
      </w:r>
      <w:r w:rsidR="00816E5A" w:rsidRPr="00A420C9">
        <w:rPr>
          <w:sz w:val="24"/>
          <w:szCs w:val="24"/>
        </w:rPr>
        <w:fldChar w:fldCharType="separate"/>
      </w:r>
      <w:r w:rsidR="00B55C48">
        <w:rPr>
          <w:noProof/>
          <w:sz w:val="24"/>
          <w:szCs w:val="24"/>
        </w:rPr>
        <w:t>79</w:t>
      </w:r>
      <w:r w:rsidR="00816E5A" w:rsidRPr="00A420C9">
        <w:rPr>
          <w:sz w:val="24"/>
          <w:szCs w:val="24"/>
        </w:rPr>
        <w:fldChar w:fldCharType="end"/>
      </w:r>
      <w:r w:rsidR="000F7281" w:rsidRPr="00A420C9">
        <w:rPr>
          <w:sz w:val="24"/>
          <w:szCs w:val="24"/>
        </w:rPr>
        <w:t>. Autores del proyecto con equipo de SO</w:t>
      </w:r>
      <w:r w:rsidR="00EA21A7">
        <w:rPr>
          <w:sz w:val="24"/>
          <w:szCs w:val="24"/>
        </w:rPr>
        <w:t>LUMED en el laboratorio</w:t>
      </w:r>
      <w:r w:rsidR="000449F9">
        <w:rPr>
          <w:sz w:val="24"/>
          <w:szCs w:val="24"/>
        </w:rPr>
        <w:t xml:space="preserve"> realizando pruebas</w:t>
      </w:r>
      <w:r w:rsidR="000F7281" w:rsidRPr="00A420C9">
        <w:rPr>
          <w:sz w:val="24"/>
          <w:szCs w:val="24"/>
        </w:rPr>
        <w:t xml:space="preserve"> de potencia y seguridad.</w:t>
      </w:r>
      <w:bookmarkEnd w:id="202"/>
    </w:p>
    <w:p w:rsidR="00A420C9" w:rsidRDefault="00852A47" w:rsidP="00A420C9">
      <w:pPr>
        <w:keepNext/>
      </w:pPr>
      <w:r>
        <w:rPr>
          <w:noProof/>
          <w:lang w:eastAsia="es-CO"/>
        </w:rPr>
        <w:drawing>
          <wp:inline distT="0" distB="0" distL="0" distR="0" wp14:anchorId="4CD78B99" wp14:editId="041348D3">
            <wp:extent cx="5612130" cy="2923954"/>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9">
                      <a:extLst>
                        <a:ext uri="{28A0092B-C50C-407E-A947-70E740481C1C}">
                          <a14:useLocalDpi xmlns:a14="http://schemas.microsoft.com/office/drawing/2010/main" val="0"/>
                        </a:ext>
                      </a:extLst>
                    </a:blip>
                    <a:stretch>
                      <a:fillRect/>
                    </a:stretch>
                  </pic:blipFill>
                  <pic:spPr>
                    <a:xfrm>
                      <a:off x="0" y="0"/>
                      <a:ext cx="5616073" cy="2926008"/>
                    </a:xfrm>
                    <a:prstGeom prst="rect">
                      <a:avLst/>
                    </a:prstGeom>
                  </pic:spPr>
                </pic:pic>
              </a:graphicData>
            </a:graphic>
          </wp:inline>
        </w:drawing>
      </w:r>
    </w:p>
    <w:p w:rsidR="00852A47" w:rsidRPr="00A420C9" w:rsidRDefault="00A420C9" w:rsidP="00A420C9">
      <w:pPr>
        <w:pStyle w:val="Descripcin"/>
        <w:rPr>
          <w:sz w:val="24"/>
          <w:szCs w:val="24"/>
        </w:rPr>
      </w:pPr>
      <w:r w:rsidRPr="00A420C9">
        <w:rPr>
          <w:sz w:val="24"/>
          <w:szCs w:val="24"/>
        </w:rPr>
        <w:t>Fuente: Autores</w:t>
      </w:r>
    </w:p>
    <w:p w:rsidR="002B0073" w:rsidRDefault="002B0073" w:rsidP="002B0073">
      <w:pPr>
        <w:pStyle w:val="Ttulo1"/>
      </w:pPr>
      <w:bookmarkStart w:id="203" w:name="_Toc514535314"/>
      <w:r>
        <w:lastRenderedPageBreak/>
        <w:t>Conclusiones</w:t>
      </w:r>
      <w:bookmarkEnd w:id="203"/>
    </w:p>
    <w:p w:rsidR="00216B0B" w:rsidRPr="00216B0B" w:rsidRDefault="00216B0B" w:rsidP="00216B0B"/>
    <w:p w:rsidR="00237D2B" w:rsidRDefault="00F3696E" w:rsidP="00C722E1">
      <w:pPr>
        <w:tabs>
          <w:tab w:val="left" w:pos="5550"/>
        </w:tabs>
      </w:pPr>
      <w:r>
        <w:t xml:space="preserve">Aunque el proceso de desarrollar un producto electrónico dentro de Colombia es un proceso complejo debido a los problemas de importación de circuitos integrados, fabricación y ensamble de componentes y otros procesos necesarios, </w:t>
      </w:r>
      <w:r w:rsidR="00E733D1">
        <w:t>c</w:t>
      </w:r>
      <w:r w:rsidR="00917ADD">
        <w:t>on este proyecto s</w:t>
      </w:r>
      <w:r w:rsidR="00CC140D">
        <w:t xml:space="preserve">e </w:t>
      </w:r>
      <w:r w:rsidR="00917ADD">
        <w:t>demuestra que</w:t>
      </w:r>
      <w:r w:rsidR="00006E8B">
        <w:t xml:space="preserve"> es posible la construcción de equipo médico</w:t>
      </w:r>
      <w:r w:rsidR="008E7D69">
        <w:t xml:space="preserve"> de alta calidad</w:t>
      </w:r>
      <w:r w:rsidR="00E060EF">
        <w:t xml:space="preserve"> dentro de</w:t>
      </w:r>
      <w:r w:rsidR="00926173">
        <w:t>l</w:t>
      </w:r>
      <w:r w:rsidR="00E060EF">
        <w:t xml:space="preserve"> país,</w:t>
      </w:r>
      <w:r w:rsidR="00A96924">
        <w:t xml:space="preserve"> no sólo a manera de proyecto de investigación</w:t>
      </w:r>
      <w:r w:rsidR="007C77E1">
        <w:t>,</w:t>
      </w:r>
      <w:r w:rsidR="00A96924">
        <w:t xml:space="preserve"> sino </w:t>
      </w:r>
      <w:r w:rsidR="00AC5068">
        <w:t>a ser comercialmente viable,</w:t>
      </w:r>
      <w:r w:rsidR="000D415E">
        <w:t xml:space="preserve"> ya que la unidad implementada puede </w:t>
      </w:r>
      <w:r w:rsidR="00FE4317">
        <w:t xml:space="preserve">llegar a </w:t>
      </w:r>
      <w:r w:rsidR="000D415E">
        <w:t>competir en especificaciones técni</w:t>
      </w:r>
      <w:r w:rsidR="00510CC7">
        <w:t>cas,</w:t>
      </w:r>
      <w:r w:rsidR="000D415E">
        <w:t xml:space="preserve"> </w:t>
      </w:r>
      <w:r w:rsidR="009F3E41">
        <w:t xml:space="preserve">especificaciones </w:t>
      </w:r>
      <w:r w:rsidR="00F52E3A">
        <w:t xml:space="preserve">de </w:t>
      </w:r>
      <w:r w:rsidR="000D415E">
        <w:t>seguridad</w:t>
      </w:r>
      <w:r w:rsidR="00510CC7">
        <w:t xml:space="preserve"> y en precio</w:t>
      </w:r>
      <w:r w:rsidR="000D415E">
        <w:t xml:space="preserve"> con equipos actualmente usados para intervenciones quirúrgicas en Colombia</w:t>
      </w:r>
      <w:r w:rsidR="00452622">
        <w:t>.</w:t>
      </w:r>
    </w:p>
    <w:p w:rsidR="00497495" w:rsidRDefault="00497495" w:rsidP="00C722E1">
      <w:pPr>
        <w:tabs>
          <w:tab w:val="left" w:pos="5550"/>
        </w:tabs>
      </w:pPr>
    </w:p>
    <w:p w:rsidR="00474852" w:rsidRDefault="00F05EBF" w:rsidP="00B06A51">
      <w:pPr>
        <w:tabs>
          <w:tab w:val="left" w:pos="5550"/>
        </w:tabs>
      </w:pPr>
      <w:r>
        <w:t xml:space="preserve">Se </w:t>
      </w:r>
      <w:r w:rsidR="00D932DD">
        <w:t xml:space="preserve">logró </w:t>
      </w:r>
      <w:r>
        <w:t>c</w:t>
      </w:r>
      <w:r w:rsidR="00D932DD">
        <w:t>onstruir</w:t>
      </w:r>
      <w:r w:rsidR="00382BA0">
        <w:t xml:space="preserve"> un equipo </w:t>
      </w:r>
      <w:r w:rsidR="003F02D0">
        <w:t xml:space="preserve">que ofrece </w:t>
      </w:r>
      <w:r w:rsidR="00514D3E">
        <w:t xml:space="preserve">una </w:t>
      </w:r>
      <w:r w:rsidR="00315C20">
        <w:t xml:space="preserve">posible </w:t>
      </w:r>
      <w:r w:rsidR="00514D3E">
        <w:t xml:space="preserve">solución </w:t>
      </w:r>
      <w:r w:rsidR="00315C20">
        <w:t>al problema de pérdida de sangre</w:t>
      </w:r>
      <w:r w:rsidR="00490872">
        <w:t xml:space="preserve"> excesiva</w:t>
      </w:r>
      <w:r w:rsidR="00315C20">
        <w:t xml:space="preserve"> en procedimientos </w:t>
      </w:r>
      <w:r w:rsidR="00F90D67">
        <w:t>quirúrgicos</w:t>
      </w:r>
      <w:r w:rsidR="005023FE">
        <w:t xml:space="preserve">, cortando sólo cuando </w:t>
      </w:r>
      <w:r w:rsidR="0018688A">
        <w:t xml:space="preserve">la presión arterial </w:t>
      </w:r>
      <w:r w:rsidR="00833BFE">
        <w:t>se encuentra en fase diástole.</w:t>
      </w:r>
      <w:r w:rsidR="00D677F9">
        <w:t xml:space="preserve"> La señal necesaria para obtener este tipo </w:t>
      </w:r>
      <w:r w:rsidR="00B43E70">
        <w:t>d</w:t>
      </w:r>
      <w:r w:rsidR="004C464C">
        <w:t xml:space="preserve">e corte, </w:t>
      </w:r>
      <w:r w:rsidR="00767E8E">
        <w:t>se obtuvo</w:t>
      </w:r>
      <w:r w:rsidR="006512CC">
        <w:t xml:space="preserve"> mediant</w:t>
      </w:r>
      <w:r w:rsidR="00C26895">
        <w:t>e el procesamiento</w:t>
      </w:r>
      <w:r w:rsidR="006512CC">
        <w:t xml:space="preserve"> de una señal ECG o una señal PPG</w:t>
      </w:r>
      <w:r w:rsidR="00B813A7">
        <w:t xml:space="preserve">, </w:t>
      </w:r>
      <w:r w:rsidR="002D508E">
        <w:t xml:space="preserve">está </w:t>
      </w:r>
      <w:r w:rsidR="006913C6">
        <w:t>última s</w:t>
      </w:r>
      <w:r w:rsidR="002D508E">
        <w:t xml:space="preserve">e elige para la construcción final del módulo </w:t>
      </w:r>
      <w:r w:rsidR="0030502B">
        <w:t>ya que presenta mayor inmunidad a la interferencia electromagnética que genera el equipo cuando est</w:t>
      </w:r>
      <w:r w:rsidR="004B3A15">
        <w:t>á en operación.</w:t>
      </w:r>
    </w:p>
    <w:p w:rsidR="00084433" w:rsidRDefault="00084433" w:rsidP="00B06A51">
      <w:pPr>
        <w:tabs>
          <w:tab w:val="left" w:pos="5550"/>
        </w:tabs>
      </w:pPr>
    </w:p>
    <w:p w:rsidR="00452031" w:rsidRDefault="00F51101" w:rsidP="008B631A">
      <w:pPr>
        <w:tabs>
          <w:tab w:val="left" w:pos="5550"/>
        </w:tabs>
        <w:rPr>
          <w:rFonts w:cs="Times New Roman"/>
        </w:rPr>
      </w:pPr>
      <w:r>
        <w:t>E</w:t>
      </w:r>
      <w:r w:rsidR="00A5136A">
        <w:t>l</w:t>
      </w:r>
      <w:r w:rsidR="00433D58">
        <w:t xml:space="preserve"> equipo está diseñado para trabajar con cargas </w:t>
      </w:r>
      <w:r w:rsidR="00A5136A">
        <w:t>desde los 100</w:t>
      </w:r>
      <w:r w:rsidR="00A5136A">
        <w:rPr>
          <w:rFonts w:cs="Times New Roman"/>
        </w:rPr>
        <w:t>Ω hasta los</w:t>
      </w:r>
      <w:r w:rsidR="00DA158F">
        <w:rPr>
          <w:rFonts w:cs="Times New Roman"/>
        </w:rPr>
        <w:t xml:space="preserve"> 2K</w:t>
      </w:r>
      <w:r w:rsidR="004C01EB">
        <w:rPr>
          <w:rFonts w:cs="Times New Roman"/>
        </w:rPr>
        <w:t>Ω</w:t>
      </w:r>
      <w:r w:rsidR="004F2D44">
        <w:rPr>
          <w:rFonts w:cs="Times New Roman"/>
        </w:rPr>
        <w:t xml:space="preserve">, </w:t>
      </w:r>
      <w:r w:rsidR="00014678">
        <w:rPr>
          <w:rFonts w:cs="Times New Roman"/>
        </w:rPr>
        <w:t>la curva de potencia que presenta en ese rango</w:t>
      </w:r>
      <w:r w:rsidR="00E10121">
        <w:rPr>
          <w:rFonts w:cs="Times New Roman"/>
        </w:rPr>
        <w:t>,</w:t>
      </w:r>
      <w:r w:rsidR="00014678">
        <w:rPr>
          <w:rFonts w:cs="Times New Roman"/>
        </w:rPr>
        <w:t xml:space="preserve"> </w:t>
      </w:r>
      <w:r w:rsidR="008958AF">
        <w:rPr>
          <w:rFonts w:cs="Times New Roman"/>
        </w:rPr>
        <w:t>es similar a la que se presentan</w:t>
      </w:r>
      <w:r w:rsidR="00356D4D">
        <w:rPr>
          <w:rFonts w:cs="Times New Roman"/>
        </w:rPr>
        <w:t xml:space="preserve"> en </w:t>
      </w:r>
      <w:proofErr w:type="spellStart"/>
      <w:r w:rsidR="00356D4D">
        <w:rPr>
          <w:rFonts w:cs="Times New Roman"/>
        </w:rPr>
        <w:t>electrobisturis</w:t>
      </w:r>
      <w:proofErr w:type="spellEnd"/>
      <w:r w:rsidR="00356D4D">
        <w:rPr>
          <w:rFonts w:cs="Times New Roman"/>
        </w:rPr>
        <w:t xml:space="preserve"> comerciales.</w:t>
      </w:r>
      <w:r w:rsidR="008958AF">
        <w:rPr>
          <w:rFonts w:cs="Times New Roman"/>
        </w:rPr>
        <w:t xml:space="preserve"> </w:t>
      </w:r>
      <w:r w:rsidR="00356D4D">
        <w:rPr>
          <w:rFonts w:cs="Times New Roman"/>
        </w:rPr>
        <w:t>O</w:t>
      </w:r>
      <w:r w:rsidR="008B631A">
        <w:rPr>
          <w:rFonts w:cs="Times New Roman"/>
        </w:rPr>
        <w:t>bteniendo el mej</w:t>
      </w:r>
      <w:r w:rsidR="00E37D90">
        <w:rPr>
          <w:rFonts w:cs="Times New Roman"/>
        </w:rPr>
        <w:t>or desempeño en valores mayores</w:t>
      </w:r>
      <w:r w:rsidR="001B5C13">
        <w:rPr>
          <w:rFonts w:cs="Times New Roman"/>
        </w:rPr>
        <w:t xml:space="preserve"> a</w:t>
      </w:r>
      <w:r w:rsidR="00F449D2">
        <w:rPr>
          <w:rFonts w:cs="Times New Roman"/>
        </w:rPr>
        <w:t xml:space="preserve"> 4</w:t>
      </w:r>
      <w:r w:rsidR="008B631A">
        <w:rPr>
          <w:rFonts w:cs="Times New Roman"/>
        </w:rPr>
        <w:t>00</w:t>
      </w:r>
      <w:r w:rsidR="008B631A" w:rsidRPr="008B631A">
        <w:rPr>
          <w:rFonts w:cs="Times New Roman"/>
        </w:rPr>
        <w:t xml:space="preserve"> </w:t>
      </w:r>
      <w:r w:rsidR="00E37D90">
        <w:rPr>
          <w:rFonts w:cs="Times New Roman"/>
        </w:rPr>
        <w:t>Ω</w:t>
      </w:r>
      <w:r w:rsidR="008B631A">
        <w:rPr>
          <w:rFonts w:cs="Times New Roman"/>
        </w:rPr>
        <w:t>, donde la potencia entrega</w:t>
      </w:r>
      <w:r w:rsidR="004A317D">
        <w:rPr>
          <w:rFonts w:cs="Times New Roman"/>
        </w:rPr>
        <w:t>da por el equipo presenta mayor linealidad</w:t>
      </w:r>
      <w:r w:rsidR="001738C1">
        <w:rPr>
          <w:rFonts w:cs="Times New Roman"/>
        </w:rPr>
        <w:t xml:space="preserve"> y es muy cercana al definido por el usuario</w:t>
      </w:r>
      <w:r w:rsidR="008B631A">
        <w:rPr>
          <w:rFonts w:cs="Times New Roman"/>
        </w:rPr>
        <w:t>.</w:t>
      </w:r>
    </w:p>
    <w:p w:rsidR="008B631A" w:rsidRDefault="008B631A" w:rsidP="008B631A">
      <w:pPr>
        <w:tabs>
          <w:tab w:val="left" w:pos="5550"/>
        </w:tabs>
        <w:rPr>
          <w:rFonts w:cs="Times New Roman"/>
        </w:rPr>
      </w:pPr>
    </w:p>
    <w:p w:rsidR="00CB70F2" w:rsidRDefault="00CB70F2" w:rsidP="00CB70F2">
      <w:pPr>
        <w:tabs>
          <w:tab w:val="left" w:pos="5550"/>
        </w:tabs>
        <w:ind w:firstLine="0"/>
      </w:pPr>
    </w:p>
    <w:p w:rsidR="00632569" w:rsidRPr="006F3AB8" w:rsidRDefault="006F3AB8" w:rsidP="006F3AB8">
      <w:pPr>
        <w:ind w:firstLine="0"/>
        <w:jc w:val="center"/>
        <w:rPr>
          <w:b/>
        </w:rPr>
      </w:pPr>
      <w:r w:rsidRPr="006F3AB8">
        <w:rPr>
          <w:b/>
        </w:rPr>
        <w:lastRenderedPageBreak/>
        <w:t>BIBLIOGRAFIA</w:t>
      </w:r>
    </w:p>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4244E2">
        <w:instrText xml:space="preserve">ADDIN Mendeley Bibliography CSL_BIBLIOGRAPHY </w:instrText>
      </w:r>
      <w:r>
        <w:fldChar w:fldCharType="separate"/>
      </w:r>
      <w:r w:rsidR="00D05578" w:rsidRPr="004244E2">
        <w:rPr>
          <w:rFonts w:cs="Times New Roman"/>
          <w:noProof/>
          <w:szCs w:val="24"/>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w:t>
      </w:r>
      <w:r w:rsidRPr="00596381">
        <w:rPr>
          <w:rFonts w:cs="Times New Roman"/>
          <w:noProof/>
          <w:szCs w:val="24"/>
          <w:lang w:val="en-US"/>
        </w:rPr>
        <w:lastRenderedPageBreak/>
        <w:t xml:space="preserve">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E04609">
      <w:headerReference w:type="default" r:id="rId90"/>
      <w:footerReference w:type="default" r:id="rId9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3761" w:rsidRDefault="00B13761" w:rsidP="00EA6F92">
      <w:pPr>
        <w:spacing w:line="240" w:lineRule="auto"/>
      </w:pPr>
      <w:r>
        <w:separator/>
      </w:r>
    </w:p>
  </w:endnote>
  <w:endnote w:type="continuationSeparator" w:id="0">
    <w:p w:rsidR="00B13761" w:rsidRDefault="00B13761"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4609" w:rsidRDefault="00E0460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3761" w:rsidRDefault="00B13761" w:rsidP="00EA6F92">
      <w:pPr>
        <w:spacing w:line="240" w:lineRule="auto"/>
      </w:pPr>
      <w:r>
        <w:separator/>
      </w:r>
    </w:p>
  </w:footnote>
  <w:footnote w:type="continuationSeparator" w:id="0">
    <w:p w:rsidR="00B13761" w:rsidRDefault="00B13761"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3120"/>
      <w:gridCol w:w="3121"/>
      <w:gridCol w:w="3119"/>
    </w:tblGrid>
    <w:tr w:rsidR="00E04609">
      <w:trPr>
        <w:trHeight w:val="720"/>
      </w:trPr>
      <w:tc>
        <w:tcPr>
          <w:tcW w:w="1667" w:type="pct"/>
        </w:tcPr>
        <w:p w:rsidR="00E04609" w:rsidRDefault="00E04609">
          <w:pPr>
            <w:pStyle w:val="Encabezado"/>
            <w:rPr>
              <w:color w:val="5B9BD5" w:themeColor="accent1"/>
            </w:rPr>
          </w:pPr>
        </w:p>
      </w:tc>
      <w:tc>
        <w:tcPr>
          <w:tcW w:w="1667" w:type="pct"/>
        </w:tcPr>
        <w:p w:rsidR="00E04609" w:rsidRDefault="00E04609">
          <w:pPr>
            <w:pStyle w:val="Encabezado"/>
            <w:jc w:val="center"/>
            <w:rPr>
              <w:color w:val="5B9BD5" w:themeColor="accent1"/>
            </w:rPr>
          </w:pPr>
        </w:p>
      </w:tc>
      <w:tc>
        <w:tcPr>
          <w:tcW w:w="1666" w:type="pct"/>
        </w:tcPr>
        <w:p w:rsidR="00E04609" w:rsidRDefault="00E04609">
          <w:pPr>
            <w:pStyle w:val="Encabezado"/>
            <w:jc w:val="right"/>
            <w:rPr>
              <w:color w:val="5B9BD5" w:themeColor="accent1"/>
            </w:rPr>
          </w:pPr>
        </w:p>
      </w:tc>
    </w:tr>
  </w:tbl>
  <w:p w:rsidR="00E04609" w:rsidRDefault="00E04609">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3120"/>
      <w:gridCol w:w="3121"/>
      <w:gridCol w:w="3119"/>
    </w:tblGrid>
    <w:tr w:rsidR="00E04609" w:rsidRPr="00E04609">
      <w:trPr>
        <w:trHeight w:val="720"/>
      </w:trPr>
      <w:tc>
        <w:tcPr>
          <w:tcW w:w="1667" w:type="pct"/>
        </w:tcPr>
        <w:p w:rsidR="00E04609" w:rsidRDefault="00E04609">
          <w:pPr>
            <w:pStyle w:val="Encabezado"/>
            <w:rPr>
              <w:color w:val="5B9BD5" w:themeColor="accent1"/>
            </w:rPr>
          </w:pPr>
        </w:p>
      </w:tc>
      <w:tc>
        <w:tcPr>
          <w:tcW w:w="1667" w:type="pct"/>
        </w:tcPr>
        <w:p w:rsidR="00E04609" w:rsidRDefault="00E04609">
          <w:pPr>
            <w:pStyle w:val="Encabezado"/>
            <w:jc w:val="center"/>
            <w:rPr>
              <w:color w:val="5B9BD5" w:themeColor="accent1"/>
            </w:rPr>
          </w:pPr>
        </w:p>
      </w:tc>
      <w:tc>
        <w:tcPr>
          <w:tcW w:w="1666" w:type="pct"/>
        </w:tcPr>
        <w:p w:rsidR="00E04609" w:rsidRPr="00E04609" w:rsidRDefault="00E04609">
          <w:pPr>
            <w:pStyle w:val="Encabezado"/>
            <w:jc w:val="right"/>
          </w:pPr>
          <w:r w:rsidRPr="00E04609">
            <w:rPr>
              <w:szCs w:val="24"/>
            </w:rPr>
            <w:fldChar w:fldCharType="begin"/>
          </w:r>
          <w:r w:rsidRPr="00E04609">
            <w:rPr>
              <w:szCs w:val="24"/>
            </w:rPr>
            <w:instrText>PAGE   \* MERGEFORMAT</w:instrText>
          </w:r>
          <w:r w:rsidRPr="00E04609">
            <w:rPr>
              <w:szCs w:val="24"/>
            </w:rPr>
            <w:fldChar w:fldCharType="separate"/>
          </w:r>
          <w:r w:rsidR="001376E0" w:rsidRPr="001376E0">
            <w:rPr>
              <w:noProof/>
              <w:szCs w:val="24"/>
              <w:lang w:val="es-ES"/>
            </w:rPr>
            <w:t>91</w:t>
          </w:r>
          <w:r w:rsidRPr="00E04609">
            <w:rPr>
              <w:szCs w:val="24"/>
            </w:rPr>
            <w:fldChar w:fldCharType="end"/>
          </w:r>
        </w:p>
      </w:tc>
    </w:tr>
  </w:tbl>
  <w:p w:rsidR="00E04609" w:rsidRDefault="00E0460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3592"/>
    <w:rsid w:val="00003759"/>
    <w:rsid w:val="000045D7"/>
    <w:rsid w:val="00004A65"/>
    <w:rsid w:val="00004C41"/>
    <w:rsid w:val="00005E2E"/>
    <w:rsid w:val="000060C3"/>
    <w:rsid w:val="00006B07"/>
    <w:rsid w:val="00006E8B"/>
    <w:rsid w:val="00006F14"/>
    <w:rsid w:val="0000729F"/>
    <w:rsid w:val="00007ECB"/>
    <w:rsid w:val="00007F2A"/>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4678"/>
    <w:rsid w:val="00016B4E"/>
    <w:rsid w:val="00016BE5"/>
    <w:rsid w:val="00016CAC"/>
    <w:rsid w:val="00017122"/>
    <w:rsid w:val="00017EDE"/>
    <w:rsid w:val="00020BDC"/>
    <w:rsid w:val="00020C5D"/>
    <w:rsid w:val="000221C3"/>
    <w:rsid w:val="00022327"/>
    <w:rsid w:val="0002327D"/>
    <w:rsid w:val="000233B0"/>
    <w:rsid w:val="00023F22"/>
    <w:rsid w:val="000245DD"/>
    <w:rsid w:val="00024A9E"/>
    <w:rsid w:val="00024D9B"/>
    <w:rsid w:val="0002502A"/>
    <w:rsid w:val="0002535D"/>
    <w:rsid w:val="000255C5"/>
    <w:rsid w:val="000257AB"/>
    <w:rsid w:val="000258C4"/>
    <w:rsid w:val="00025DBD"/>
    <w:rsid w:val="00026248"/>
    <w:rsid w:val="0002636E"/>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522"/>
    <w:rsid w:val="00040ED1"/>
    <w:rsid w:val="00040FC3"/>
    <w:rsid w:val="000415B1"/>
    <w:rsid w:val="00041868"/>
    <w:rsid w:val="00042AF6"/>
    <w:rsid w:val="00042E3B"/>
    <w:rsid w:val="0004397C"/>
    <w:rsid w:val="00043B2B"/>
    <w:rsid w:val="00044318"/>
    <w:rsid w:val="0004449D"/>
    <w:rsid w:val="000444CC"/>
    <w:rsid w:val="0004495B"/>
    <w:rsid w:val="000449F9"/>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543"/>
    <w:rsid w:val="00054798"/>
    <w:rsid w:val="00054AC2"/>
    <w:rsid w:val="00054C2E"/>
    <w:rsid w:val="00054DBD"/>
    <w:rsid w:val="00054ECD"/>
    <w:rsid w:val="00055185"/>
    <w:rsid w:val="000573F8"/>
    <w:rsid w:val="0005763E"/>
    <w:rsid w:val="00057ACD"/>
    <w:rsid w:val="000605EE"/>
    <w:rsid w:val="0006080E"/>
    <w:rsid w:val="000609CD"/>
    <w:rsid w:val="00060AE1"/>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0E4F"/>
    <w:rsid w:val="000711A8"/>
    <w:rsid w:val="0007134E"/>
    <w:rsid w:val="00071D8C"/>
    <w:rsid w:val="00071F62"/>
    <w:rsid w:val="000727B9"/>
    <w:rsid w:val="0007293D"/>
    <w:rsid w:val="00072C3D"/>
    <w:rsid w:val="00073409"/>
    <w:rsid w:val="00073427"/>
    <w:rsid w:val="000739A3"/>
    <w:rsid w:val="00073A24"/>
    <w:rsid w:val="00074121"/>
    <w:rsid w:val="000741D8"/>
    <w:rsid w:val="000746FD"/>
    <w:rsid w:val="00074A75"/>
    <w:rsid w:val="00074C66"/>
    <w:rsid w:val="00074E44"/>
    <w:rsid w:val="00075949"/>
    <w:rsid w:val="00076394"/>
    <w:rsid w:val="0007710D"/>
    <w:rsid w:val="00077167"/>
    <w:rsid w:val="0007777D"/>
    <w:rsid w:val="00080333"/>
    <w:rsid w:val="000805F0"/>
    <w:rsid w:val="00080A1F"/>
    <w:rsid w:val="000813B5"/>
    <w:rsid w:val="000818D0"/>
    <w:rsid w:val="0008226D"/>
    <w:rsid w:val="000823C4"/>
    <w:rsid w:val="0008247B"/>
    <w:rsid w:val="000827B3"/>
    <w:rsid w:val="00082DE3"/>
    <w:rsid w:val="0008359D"/>
    <w:rsid w:val="000838FB"/>
    <w:rsid w:val="00083CD9"/>
    <w:rsid w:val="00084429"/>
    <w:rsid w:val="00084433"/>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3F62"/>
    <w:rsid w:val="00094014"/>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4B21"/>
    <w:rsid w:val="000A5790"/>
    <w:rsid w:val="000A5912"/>
    <w:rsid w:val="000A5E5D"/>
    <w:rsid w:val="000A6345"/>
    <w:rsid w:val="000A71D1"/>
    <w:rsid w:val="000A7698"/>
    <w:rsid w:val="000A7B03"/>
    <w:rsid w:val="000A7D70"/>
    <w:rsid w:val="000A7EE5"/>
    <w:rsid w:val="000B05F3"/>
    <w:rsid w:val="000B066D"/>
    <w:rsid w:val="000B0AC8"/>
    <w:rsid w:val="000B1063"/>
    <w:rsid w:val="000B120C"/>
    <w:rsid w:val="000B1322"/>
    <w:rsid w:val="000B19A7"/>
    <w:rsid w:val="000B1CCB"/>
    <w:rsid w:val="000B1CF3"/>
    <w:rsid w:val="000B1E47"/>
    <w:rsid w:val="000B2120"/>
    <w:rsid w:val="000B26AA"/>
    <w:rsid w:val="000B27DB"/>
    <w:rsid w:val="000B3003"/>
    <w:rsid w:val="000B32C1"/>
    <w:rsid w:val="000B37FE"/>
    <w:rsid w:val="000B3F01"/>
    <w:rsid w:val="000B41BA"/>
    <w:rsid w:val="000B4932"/>
    <w:rsid w:val="000B4C80"/>
    <w:rsid w:val="000B4DE5"/>
    <w:rsid w:val="000B5219"/>
    <w:rsid w:val="000B582B"/>
    <w:rsid w:val="000B5A10"/>
    <w:rsid w:val="000B608D"/>
    <w:rsid w:val="000B638E"/>
    <w:rsid w:val="000B664C"/>
    <w:rsid w:val="000B6E9C"/>
    <w:rsid w:val="000B7290"/>
    <w:rsid w:val="000B7EBD"/>
    <w:rsid w:val="000B7F27"/>
    <w:rsid w:val="000C07F1"/>
    <w:rsid w:val="000C0973"/>
    <w:rsid w:val="000C0DC7"/>
    <w:rsid w:val="000C2546"/>
    <w:rsid w:val="000C2D0C"/>
    <w:rsid w:val="000C31BE"/>
    <w:rsid w:val="000C3486"/>
    <w:rsid w:val="000C4F22"/>
    <w:rsid w:val="000C699D"/>
    <w:rsid w:val="000C7D28"/>
    <w:rsid w:val="000C7D77"/>
    <w:rsid w:val="000D01D7"/>
    <w:rsid w:val="000D0398"/>
    <w:rsid w:val="000D07E4"/>
    <w:rsid w:val="000D22BE"/>
    <w:rsid w:val="000D2670"/>
    <w:rsid w:val="000D33C8"/>
    <w:rsid w:val="000D35B2"/>
    <w:rsid w:val="000D415E"/>
    <w:rsid w:val="000D462E"/>
    <w:rsid w:val="000D4E04"/>
    <w:rsid w:val="000D51C9"/>
    <w:rsid w:val="000D5C18"/>
    <w:rsid w:val="000D5CF7"/>
    <w:rsid w:val="000D5D68"/>
    <w:rsid w:val="000D63AA"/>
    <w:rsid w:val="000D6BD7"/>
    <w:rsid w:val="000E05EF"/>
    <w:rsid w:val="000E0660"/>
    <w:rsid w:val="000E12FC"/>
    <w:rsid w:val="000E1CDF"/>
    <w:rsid w:val="000E1D9E"/>
    <w:rsid w:val="000E1E88"/>
    <w:rsid w:val="000E1EDC"/>
    <w:rsid w:val="000E2637"/>
    <w:rsid w:val="000E29F2"/>
    <w:rsid w:val="000E2B32"/>
    <w:rsid w:val="000E3419"/>
    <w:rsid w:val="000E3448"/>
    <w:rsid w:val="000E353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6F67"/>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1BA"/>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04"/>
    <w:rsid w:val="00115367"/>
    <w:rsid w:val="00115AAB"/>
    <w:rsid w:val="001168DB"/>
    <w:rsid w:val="00117198"/>
    <w:rsid w:val="0011729A"/>
    <w:rsid w:val="001200CF"/>
    <w:rsid w:val="00120535"/>
    <w:rsid w:val="00120AC8"/>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0D8"/>
    <w:rsid w:val="0013731B"/>
    <w:rsid w:val="001376E0"/>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0D4"/>
    <w:rsid w:val="00163CB1"/>
    <w:rsid w:val="00163E69"/>
    <w:rsid w:val="00163EA9"/>
    <w:rsid w:val="0016433B"/>
    <w:rsid w:val="001643EC"/>
    <w:rsid w:val="001645A3"/>
    <w:rsid w:val="00164892"/>
    <w:rsid w:val="00164C9D"/>
    <w:rsid w:val="00164E33"/>
    <w:rsid w:val="0016511A"/>
    <w:rsid w:val="0016545D"/>
    <w:rsid w:val="00165828"/>
    <w:rsid w:val="00165949"/>
    <w:rsid w:val="00166AB4"/>
    <w:rsid w:val="001672B3"/>
    <w:rsid w:val="00167306"/>
    <w:rsid w:val="001673D0"/>
    <w:rsid w:val="0016755A"/>
    <w:rsid w:val="001678C8"/>
    <w:rsid w:val="0017008A"/>
    <w:rsid w:val="001705B8"/>
    <w:rsid w:val="00170D49"/>
    <w:rsid w:val="00171441"/>
    <w:rsid w:val="00171D04"/>
    <w:rsid w:val="0017238A"/>
    <w:rsid w:val="00172E0C"/>
    <w:rsid w:val="001738C1"/>
    <w:rsid w:val="0017390B"/>
    <w:rsid w:val="00174151"/>
    <w:rsid w:val="001744B8"/>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3CF4"/>
    <w:rsid w:val="00184796"/>
    <w:rsid w:val="00184C84"/>
    <w:rsid w:val="00184DBA"/>
    <w:rsid w:val="0018560C"/>
    <w:rsid w:val="001858B3"/>
    <w:rsid w:val="0018688A"/>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1F"/>
    <w:rsid w:val="00193F81"/>
    <w:rsid w:val="00194A3F"/>
    <w:rsid w:val="00194AC9"/>
    <w:rsid w:val="00194C80"/>
    <w:rsid w:val="001951B5"/>
    <w:rsid w:val="0019582E"/>
    <w:rsid w:val="00195B45"/>
    <w:rsid w:val="00195FC4"/>
    <w:rsid w:val="0019609C"/>
    <w:rsid w:val="00196502"/>
    <w:rsid w:val="001965E1"/>
    <w:rsid w:val="00196CAD"/>
    <w:rsid w:val="00197606"/>
    <w:rsid w:val="001977F5"/>
    <w:rsid w:val="001A06BF"/>
    <w:rsid w:val="001A0909"/>
    <w:rsid w:val="001A1AA5"/>
    <w:rsid w:val="001A290D"/>
    <w:rsid w:val="001A2D49"/>
    <w:rsid w:val="001A306E"/>
    <w:rsid w:val="001A30AA"/>
    <w:rsid w:val="001A35FB"/>
    <w:rsid w:val="001A3920"/>
    <w:rsid w:val="001A3B0B"/>
    <w:rsid w:val="001A3C79"/>
    <w:rsid w:val="001A4093"/>
    <w:rsid w:val="001A45A0"/>
    <w:rsid w:val="001A52F7"/>
    <w:rsid w:val="001A5771"/>
    <w:rsid w:val="001A5A4A"/>
    <w:rsid w:val="001A6B65"/>
    <w:rsid w:val="001A6DD8"/>
    <w:rsid w:val="001A6E29"/>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3F83"/>
    <w:rsid w:val="001B4004"/>
    <w:rsid w:val="001B4337"/>
    <w:rsid w:val="001B447F"/>
    <w:rsid w:val="001B49C1"/>
    <w:rsid w:val="001B49FC"/>
    <w:rsid w:val="001B561F"/>
    <w:rsid w:val="001B563A"/>
    <w:rsid w:val="001B5C13"/>
    <w:rsid w:val="001B7232"/>
    <w:rsid w:val="001B7606"/>
    <w:rsid w:val="001B7723"/>
    <w:rsid w:val="001B793A"/>
    <w:rsid w:val="001C09EE"/>
    <w:rsid w:val="001C20E1"/>
    <w:rsid w:val="001C21C1"/>
    <w:rsid w:val="001C21E1"/>
    <w:rsid w:val="001C26C2"/>
    <w:rsid w:val="001C2991"/>
    <w:rsid w:val="001C2C24"/>
    <w:rsid w:val="001C36FF"/>
    <w:rsid w:val="001C392D"/>
    <w:rsid w:val="001C41CF"/>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1B4B"/>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48A"/>
    <w:rsid w:val="001E164C"/>
    <w:rsid w:val="001E2294"/>
    <w:rsid w:val="001E23EF"/>
    <w:rsid w:val="001E3735"/>
    <w:rsid w:val="001E4186"/>
    <w:rsid w:val="001E4693"/>
    <w:rsid w:val="001E46E4"/>
    <w:rsid w:val="001E48B5"/>
    <w:rsid w:val="001E4906"/>
    <w:rsid w:val="001E52ED"/>
    <w:rsid w:val="001E5BF3"/>
    <w:rsid w:val="001E6055"/>
    <w:rsid w:val="001E6113"/>
    <w:rsid w:val="001E620D"/>
    <w:rsid w:val="001E6587"/>
    <w:rsid w:val="001E6A2A"/>
    <w:rsid w:val="001E6B98"/>
    <w:rsid w:val="001E72CB"/>
    <w:rsid w:val="001E749D"/>
    <w:rsid w:val="001E7528"/>
    <w:rsid w:val="001E78A4"/>
    <w:rsid w:val="001E7B8A"/>
    <w:rsid w:val="001F04B8"/>
    <w:rsid w:val="001F0C26"/>
    <w:rsid w:val="001F0EAA"/>
    <w:rsid w:val="001F160D"/>
    <w:rsid w:val="001F2050"/>
    <w:rsid w:val="001F2867"/>
    <w:rsid w:val="001F2935"/>
    <w:rsid w:val="001F2C3D"/>
    <w:rsid w:val="001F2D39"/>
    <w:rsid w:val="001F303C"/>
    <w:rsid w:val="001F3602"/>
    <w:rsid w:val="001F38EE"/>
    <w:rsid w:val="001F3A5A"/>
    <w:rsid w:val="001F404C"/>
    <w:rsid w:val="001F43BF"/>
    <w:rsid w:val="001F462D"/>
    <w:rsid w:val="001F4D3B"/>
    <w:rsid w:val="001F5150"/>
    <w:rsid w:val="001F51F9"/>
    <w:rsid w:val="001F5632"/>
    <w:rsid w:val="001F5864"/>
    <w:rsid w:val="001F5C9F"/>
    <w:rsid w:val="001F5D1F"/>
    <w:rsid w:val="001F64E7"/>
    <w:rsid w:val="001F68CA"/>
    <w:rsid w:val="001F71E9"/>
    <w:rsid w:val="001F7844"/>
    <w:rsid w:val="001F7F15"/>
    <w:rsid w:val="00200D0F"/>
    <w:rsid w:val="002011AF"/>
    <w:rsid w:val="00201CEC"/>
    <w:rsid w:val="0020225B"/>
    <w:rsid w:val="00203517"/>
    <w:rsid w:val="002039A6"/>
    <w:rsid w:val="00204036"/>
    <w:rsid w:val="002048F5"/>
    <w:rsid w:val="00204D20"/>
    <w:rsid w:val="00205069"/>
    <w:rsid w:val="002050B2"/>
    <w:rsid w:val="002050CF"/>
    <w:rsid w:val="00205273"/>
    <w:rsid w:val="00205409"/>
    <w:rsid w:val="0020593D"/>
    <w:rsid w:val="00205B60"/>
    <w:rsid w:val="00205DEE"/>
    <w:rsid w:val="002060B1"/>
    <w:rsid w:val="00206991"/>
    <w:rsid w:val="002109D7"/>
    <w:rsid w:val="00210A6F"/>
    <w:rsid w:val="00210E87"/>
    <w:rsid w:val="0021103E"/>
    <w:rsid w:val="00211BD8"/>
    <w:rsid w:val="00212094"/>
    <w:rsid w:val="00212119"/>
    <w:rsid w:val="002121B4"/>
    <w:rsid w:val="00212A91"/>
    <w:rsid w:val="002131B9"/>
    <w:rsid w:val="0021382E"/>
    <w:rsid w:val="00213A66"/>
    <w:rsid w:val="002143BF"/>
    <w:rsid w:val="002147BB"/>
    <w:rsid w:val="002147C6"/>
    <w:rsid w:val="002158F0"/>
    <w:rsid w:val="00216128"/>
    <w:rsid w:val="0021697D"/>
    <w:rsid w:val="00216B0B"/>
    <w:rsid w:val="00217062"/>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787"/>
    <w:rsid w:val="00232BBD"/>
    <w:rsid w:val="0023309B"/>
    <w:rsid w:val="002349E2"/>
    <w:rsid w:val="00234A93"/>
    <w:rsid w:val="00235128"/>
    <w:rsid w:val="0023577A"/>
    <w:rsid w:val="00235FAF"/>
    <w:rsid w:val="00236C0F"/>
    <w:rsid w:val="00237392"/>
    <w:rsid w:val="002373DD"/>
    <w:rsid w:val="0023776F"/>
    <w:rsid w:val="00237A1B"/>
    <w:rsid w:val="00237CCD"/>
    <w:rsid w:val="00237D2B"/>
    <w:rsid w:val="00240041"/>
    <w:rsid w:val="002400A7"/>
    <w:rsid w:val="002401EB"/>
    <w:rsid w:val="0024049F"/>
    <w:rsid w:val="002405E6"/>
    <w:rsid w:val="00240C51"/>
    <w:rsid w:val="00241162"/>
    <w:rsid w:val="002412C6"/>
    <w:rsid w:val="0024196B"/>
    <w:rsid w:val="00242031"/>
    <w:rsid w:val="002432EB"/>
    <w:rsid w:val="00243742"/>
    <w:rsid w:val="00243AE1"/>
    <w:rsid w:val="00243F69"/>
    <w:rsid w:val="00244157"/>
    <w:rsid w:val="002442B2"/>
    <w:rsid w:val="002445C5"/>
    <w:rsid w:val="00244F0A"/>
    <w:rsid w:val="00245528"/>
    <w:rsid w:val="00245F1E"/>
    <w:rsid w:val="002467BC"/>
    <w:rsid w:val="00246A4F"/>
    <w:rsid w:val="00246DB9"/>
    <w:rsid w:val="00246F2F"/>
    <w:rsid w:val="00247A46"/>
    <w:rsid w:val="00247A78"/>
    <w:rsid w:val="0025037B"/>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9EA"/>
    <w:rsid w:val="00266D5B"/>
    <w:rsid w:val="00267235"/>
    <w:rsid w:val="00267505"/>
    <w:rsid w:val="00267548"/>
    <w:rsid w:val="0026756D"/>
    <w:rsid w:val="00267684"/>
    <w:rsid w:val="002703DF"/>
    <w:rsid w:val="002705E9"/>
    <w:rsid w:val="00270978"/>
    <w:rsid w:val="0027120A"/>
    <w:rsid w:val="00271C5B"/>
    <w:rsid w:val="002726FB"/>
    <w:rsid w:val="00272C2A"/>
    <w:rsid w:val="00272CBD"/>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202"/>
    <w:rsid w:val="00281BFB"/>
    <w:rsid w:val="00281CA3"/>
    <w:rsid w:val="00282CC8"/>
    <w:rsid w:val="00282D1C"/>
    <w:rsid w:val="0028332B"/>
    <w:rsid w:val="002833E3"/>
    <w:rsid w:val="00283D90"/>
    <w:rsid w:val="0028415D"/>
    <w:rsid w:val="002844BB"/>
    <w:rsid w:val="002845B5"/>
    <w:rsid w:val="00284733"/>
    <w:rsid w:val="00284748"/>
    <w:rsid w:val="00285116"/>
    <w:rsid w:val="00285DA1"/>
    <w:rsid w:val="00286692"/>
    <w:rsid w:val="00286792"/>
    <w:rsid w:val="00286AB0"/>
    <w:rsid w:val="002876E8"/>
    <w:rsid w:val="00287EC7"/>
    <w:rsid w:val="00287F7F"/>
    <w:rsid w:val="00290516"/>
    <w:rsid w:val="00290992"/>
    <w:rsid w:val="0029129D"/>
    <w:rsid w:val="002912FE"/>
    <w:rsid w:val="00291A63"/>
    <w:rsid w:val="00291BCA"/>
    <w:rsid w:val="00292533"/>
    <w:rsid w:val="00292C26"/>
    <w:rsid w:val="002930CF"/>
    <w:rsid w:val="002935A2"/>
    <w:rsid w:val="0029377B"/>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CFB"/>
    <w:rsid w:val="002A1F89"/>
    <w:rsid w:val="002A22A3"/>
    <w:rsid w:val="002A2B9E"/>
    <w:rsid w:val="002A2BD2"/>
    <w:rsid w:val="002A2C48"/>
    <w:rsid w:val="002A31B7"/>
    <w:rsid w:val="002A3953"/>
    <w:rsid w:val="002A47FB"/>
    <w:rsid w:val="002A515C"/>
    <w:rsid w:val="002A54BE"/>
    <w:rsid w:val="002A5D26"/>
    <w:rsid w:val="002A7E1B"/>
    <w:rsid w:val="002A7EBB"/>
    <w:rsid w:val="002B0073"/>
    <w:rsid w:val="002B0868"/>
    <w:rsid w:val="002B0BD2"/>
    <w:rsid w:val="002B1068"/>
    <w:rsid w:val="002B12D4"/>
    <w:rsid w:val="002B3B4F"/>
    <w:rsid w:val="002B3BE7"/>
    <w:rsid w:val="002B3CD2"/>
    <w:rsid w:val="002B3F97"/>
    <w:rsid w:val="002B40C6"/>
    <w:rsid w:val="002B4334"/>
    <w:rsid w:val="002B49F8"/>
    <w:rsid w:val="002B4C45"/>
    <w:rsid w:val="002B5321"/>
    <w:rsid w:val="002B58A9"/>
    <w:rsid w:val="002B5B80"/>
    <w:rsid w:val="002B6221"/>
    <w:rsid w:val="002B67C3"/>
    <w:rsid w:val="002B683A"/>
    <w:rsid w:val="002B6944"/>
    <w:rsid w:val="002B700B"/>
    <w:rsid w:val="002B711D"/>
    <w:rsid w:val="002B753B"/>
    <w:rsid w:val="002C0612"/>
    <w:rsid w:val="002C06E5"/>
    <w:rsid w:val="002C0A23"/>
    <w:rsid w:val="002C0C5C"/>
    <w:rsid w:val="002C12FF"/>
    <w:rsid w:val="002C143C"/>
    <w:rsid w:val="002C167F"/>
    <w:rsid w:val="002C179A"/>
    <w:rsid w:val="002C1B1C"/>
    <w:rsid w:val="002C20D4"/>
    <w:rsid w:val="002C28F6"/>
    <w:rsid w:val="002C29B5"/>
    <w:rsid w:val="002C2A77"/>
    <w:rsid w:val="002C2C80"/>
    <w:rsid w:val="002C2F95"/>
    <w:rsid w:val="002C33A5"/>
    <w:rsid w:val="002C4056"/>
    <w:rsid w:val="002C434B"/>
    <w:rsid w:val="002C4565"/>
    <w:rsid w:val="002C4A4D"/>
    <w:rsid w:val="002C5041"/>
    <w:rsid w:val="002C517F"/>
    <w:rsid w:val="002C6258"/>
    <w:rsid w:val="002C6313"/>
    <w:rsid w:val="002C64E9"/>
    <w:rsid w:val="002C6511"/>
    <w:rsid w:val="002C6E05"/>
    <w:rsid w:val="002C701C"/>
    <w:rsid w:val="002C7568"/>
    <w:rsid w:val="002C79B9"/>
    <w:rsid w:val="002D04C8"/>
    <w:rsid w:val="002D0997"/>
    <w:rsid w:val="002D0E3E"/>
    <w:rsid w:val="002D134C"/>
    <w:rsid w:val="002D157C"/>
    <w:rsid w:val="002D170A"/>
    <w:rsid w:val="002D1748"/>
    <w:rsid w:val="002D1E01"/>
    <w:rsid w:val="002D24F2"/>
    <w:rsid w:val="002D2A92"/>
    <w:rsid w:val="002D3B91"/>
    <w:rsid w:val="002D3C37"/>
    <w:rsid w:val="002D3EBF"/>
    <w:rsid w:val="002D3FA0"/>
    <w:rsid w:val="002D45A2"/>
    <w:rsid w:val="002D500A"/>
    <w:rsid w:val="002D508E"/>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0B4"/>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58C"/>
    <w:rsid w:val="002F491F"/>
    <w:rsid w:val="002F4976"/>
    <w:rsid w:val="002F4BEA"/>
    <w:rsid w:val="002F4CBE"/>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96B"/>
    <w:rsid w:val="00303E69"/>
    <w:rsid w:val="00303EEA"/>
    <w:rsid w:val="003045A2"/>
    <w:rsid w:val="00304FCA"/>
    <w:rsid w:val="00304FD4"/>
    <w:rsid w:val="0030502B"/>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AF4"/>
    <w:rsid w:val="00315C20"/>
    <w:rsid w:val="00315F52"/>
    <w:rsid w:val="00316041"/>
    <w:rsid w:val="00316AB1"/>
    <w:rsid w:val="00316B8D"/>
    <w:rsid w:val="003170D8"/>
    <w:rsid w:val="0031744A"/>
    <w:rsid w:val="00317AB4"/>
    <w:rsid w:val="00317B61"/>
    <w:rsid w:val="0032014C"/>
    <w:rsid w:val="0032025B"/>
    <w:rsid w:val="003205C9"/>
    <w:rsid w:val="003205CE"/>
    <w:rsid w:val="00320946"/>
    <w:rsid w:val="003210EF"/>
    <w:rsid w:val="00321107"/>
    <w:rsid w:val="003213C1"/>
    <w:rsid w:val="003216E5"/>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4E51"/>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5EA"/>
    <w:rsid w:val="00333C79"/>
    <w:rsid w:val="00334566"/>
    <w:rsid w:val="00334758"/>
    <w:rsid w:val="00334B71"/>
    <w:rsid w:val="00334E72"/>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3C97"/>
    <w:rsid w:val="003441D7"/>
    <w:rsid w:val="0034505A"/>
    <w:rsid w:val="003455F6"/>
    <w:rsid w:val="00345A7F"/>
    <w:rsid w:val="003462EF"/>
    <w:rsid w:val="003472B9"/>
    <w:rsid w:val="00347407"/>
    <w:rsid w:val="00347DBD"/>
    <w:rsid w:val="00350220"/>
    <w:rsid w:val="003508BE"/>
    <w:rsid w:val="00350E14"/>
    <w:rsid w:val="00350FF2"/>
    <w:rsid w:val="0035126D"/>
    <w:rsid w:val="00351446"/>
    <w:rsid w:val="00351AA1"/>
    <w:rsid w:val="00351EAB"/>
    <w:rsid w:val="003525F7"/>
    <w:rsid w:val="00352EB1"/>
    <w:rsid w:val="00353048"/>
    <w:rsid w:val="003530AD"/>
    <w:rsid w:val="00353D9C"/>
    <w:rsid w:val="00354D08"/>
    <w:rsid w:val="00355DDF"/>
    <w:rsid w:val="00356212"/>
    <w:rsid w:val="003562E0"/>
    <w:rsid w:val="00356C58"/>
    <w:rsid w:val="00356D4D"/>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C8C"/>
    <w:rsid w:val="00364FC1"/>
    <w:rsid w:val="0036512A"/>
    <w:rsid w:val="0036556E"/>
    <w:rsid w:val="00365E0C"/>
    <w:rsid w:val="00366573"/>
    <w:rsid w:val="003665D9"/>
    <w:rsid w:val="00366B8F"/>
    <w:rsid w:val="00366BC1"/>
    <w:rsid w:val="00367110"/>
    <w:rsid w:val="003679F8"/>
    <w:rsid w:val="00367AFF"/>
    <w:rsid w:val="00370A38"/>
    <w:rsid w:val="0037122A"/>
    <w:rsid w:val="00371338"/>
    <w:rsid w:val="00371750"/>
    <w:rsid w:val="0037187E"/>
    <w:rsid w:val="003728C1"/>
    <w:rsid w:val="00372DF8"/>
    <w:rsid w:val="003738A8"/>
    <w:rsid w:val="003739D2"/>
    <w:rsid w:val="00373B60"/>
    <w:rsid w:val="003741E5"/>
    <w:rsid w:val="00374524"/>
    <w:rsid w:val="003755FC"/>
    <w:rsid w:val="0037566F"/>
    <w:rsid w:val="00375B40"/>
    <w:rsid w:val="00375FAD"/>
    <w:rsid w:val="00376899"/>
    <w:rsid w:val="00376BAD"/>
    <w:rsid w:val="00376E59"/>
    <w:rsid w:val="00376EBD"/>
    <w:rsid w:val="00377A42"/>
    <w:rsid w:val="003803B2"/>
    <w:rsid w:val="0038063F"/>
    <w:rsid w:val="003806BA"/>
    <w:rsid w:val="00380E2A"/>
    <w:rsid w:val="00380EAC"/>
    <w:rsid w:val="003818B6"/>
    <w:rsid w:val="00381DEC"/>
    <w:rsid w:val="003825A9"/>
    <w:rsid w:val="00382BA0"/>
    <w:rsid w:val="00382E47"/>
    <w:rsid w:val="003830D9"/>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298F"/>
    <w:rsid w:val="003935FD"/>
    <w:rsid w:val="00393B03"/>
    <w:rsid w:val="00393DEF"/>
    <w:rsid w:val="003948AA"/>
    <w:rsid w:val="00394B47"/>
    <w:rsid w:val="00394BAD"/>
    <w:rsid w:val="00394CB5"/>
    <w:rsid w:val="00394EE4"/>
    <w:rsid w:val="00394FE5"/>
    <w:rsid w:val="0039550D"/>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7F"/>
    <w:rsid w:val="003B41DF"/>
    <w:rsid w:val="003B4477"/>
    <w:rsid w:val="003B5095"/>
    <w:rsid w:val="003B5AFE"/>
    <w:rsid w:val="003B601E"/>
    <w:rsid w:val="003B60D5"/>
    <w:rsid w:val="003B658E"/>
    <w:rsid w:val="003B65F2"/>
    <w:rsid w:val="003B674F"/>
    <w:rsid w:val="003B6CEE"/>
    <w:rsid w:val="003B6EA5"/>
    <w:rsid w:val="003B701D"/>
    <w:rsid w:val="003B727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309"/>
    <w:rsid w:val="003E4A29"/>
    <w:rsid w:val="003E4FE1"/>
    <w:rsid w:val="003E52F0"/>
    <w:rsid w:val="003E5447"/>
    <w:rsid w:val="003E637A"/>
    <w:rsid w:val="003E6CFA"/>
    <w:rsid w:val="003E7910"/>
    <w:rsid w:val="003F02D0"/>
    <w:rsid w:val="003F09A9"/>
    <w:rsid w:val="003F0F5B"/>
    <w:rsid w:val="003F0FA2"/>
    <w:rsid w:val="003F1781"/>
    <w:rsid w:val="003F205E"/>
    <w:rsid w:val="003F230D"/>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6F"/>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624"/>
    <w:rsid w:val="00402D9B"/>
    <w:rsid w:val="004036CF"/>
    <w:rsid w:val="0040466F"/>
    <w:rsid w:val="0040511E"/>
    <w:rsid w:val="004051E1"/>
    <w:rsid w:val="004053DA"/>
    <w:rsid w:val="004053E0"/>
    <w:rsid w:val="00405A38"/>
    <w:rsid w:val="00405E2A"/>
    <w:rsid w:val="00406A5B"/>
    <w:rsid w:val="00407412"/>
    <w:rsid w:val="0040757C"/>
    <w:rsid w:val="004079E7"/>
    <w:rsid w:val="00407A99"/>
    <w:rsid w:val="00407BBF"/>
    <w:rsid w:val="00407D34"/>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687"/>
    <w:rsid w:val="004179A1"/>
    <w:rsid w:val="00420F2B"/>
    <w:rsid w:val="00421445"/>
    <w:rsid w:val="0042179F"/>
    <w:rsid w:val="004228D1"/>
    <w:rsid w:val="00422D86"/>
    <w:rsid w:val="00423577"/>
    <w:rsid w:val="004244E2"/>
    <w:rsid w:val="0042459F"/>
    <w:rsid w:val="004249F8"/>
    <w:rsid w:val="00424A72"/>
    <w:rsid w:val="0042541D"/>
    <w:rsid w:val="00425661"/>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3D58"/>
    <w:rsid w:val="004340F3"/>
    <w:rsid w:val="00434E68"/>
    <w:rsid w:val="00435702"/>
    <w:rsid w:val="00435929"/>
    <w:rsid w:val="00436175"/>
    <w:rsid w:val="00436656"/>
    <w:rsid w:val="004368CC"/>
    <w:rsid w:val="00436966"/>
    <w:rsid w:val="00437054"/>
    <w:rsid w:val="00437D0E"/>
    <w:rsid w:val="00437EDF"/>
    <w:rsid w:val="004404A0"/>
    <w:rsid w:val="00440C4B"/>
    <w:rsid w:val="00441020"/>
    <w:rsid w:val="0044108E"/>
    <w:rsid w:val="00441157"/>
    <w:rsid w:val="004413CA"/>
    <w:rsid w:val="0044150E"/>
    <w:rsid w:val="00441C0B"/>
    <w:rsid w:val="00441EEB"/>
    <w:rsid w:val="00442348"/>
    <w:rsid w:val="0044247B"/>
    <w:rsid w:val="00442710"/>
    <w:rsid w:val="00442993"/>
    <w:rsid w:val="00442A84"/>
    <w:rsid w:val="00442CE6"/>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10C5"/>
    <w:rsid w:val="00452031"/>
    <w:rsid w:val="004523C3"/>
    <w:rsid w:val="00452622"/>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1FB2"/>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2EF"/>
    <w:rsid w:val="00471607"/>
    <w:rsid w:val="00471734"/>
    <w:rsid w:val="00471790"/>
    <w:rsid w:val="00471F27"/>
    <w:rsid w:val="00472310"/>
    <w:rsid w:val="00472318"/>
    <w:rsid w:val="0047241F"/>
    <w:rsid w:val="00472596"/>
    <w:rsid w:val="00472638"/>
    <w:rsid w:val="004740AE"/>
    <w:rsid w:val="00474486"/>
    <w:rsid w:val="00474852"/>
    <w:rsid w:val="00474D8D"/>
    <w:rsid w:val="00474ED7"/>
    <w:rsid w:val="00475453"/>
    <w:rsid w:val="00475D61"/>
    <w:rsid w:val="00475E47"/>
    <w:rsid w:val="004769CE"/>
    <w:rsid w:val="0047728A"/>
    <w:rsid w:val="00477402"/>
    <w:rsid w:val="004802DC"/>
    <w:rsid w:val="00480579"/>
    <w:rsid w:val="00480AC2"/>
    <w:rsid w:val="00480E47"/>
    <w:rsid w:val="00480FE0"/>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69D0"/>
    <w:rsid w:val="00487694"/>
    <w:rsid w:val="00487AAE"/>
    <w:rsid w:val="00487E28"/>
    <w:rsid w:val="00487EB2"/>
    <w:rsid w:val="00490872"/>
    <w:rsid w:val="00490CAA"/>
    <w:rsid w:val="00491FD4"/>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E46"/>
    <w:rsid w:val="00495F99"/>
    <w:rsid w:val="00496ABD"/>
    <w:rsid w:val="00496E8E"/>
    <w:rsid w:val="00497495"/>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38B"/>
    <w:rsid w:val="004A2625"/>
    <w:rsid w:val="004A26A4"/>
    <w:rsid w:val="004A30A6"/>
    <w:rsid w:val="004A317D"/>
    <w:rsid w:val="004A3429"/>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A15"/>
    <w:rsid w:val="004B3FD1"/>
    <w:rsid w:val="004B457B"/>
    <w:rsid w:val="004B487A"/>
    <w:rsid w:val="004B497A"/>
    <w:rsid w:val="004B4FA0"/>
    <w:rsid w:val="004B5119"/>
    <w:rsid w:val="004B5860"/>
    <w:rsid w:val="004B594C"/>
    <w:rsid w:val="004B6236"/>
    <w:rsid w:val="004B6827"/>
    <w:rsid w:val="004B7AA6"/>
    <w:rsid w:val="004B7C0E"/>
    <w:rsid w:val="004C01EB"/>
    <w:rsid w:val="004C067B"/>
    <w:rsid w:val="004C0B42"/>
    <w:rsid w:val="004C0F6B"/>
    <w:rsid w:val="004C1600"/>
    <w:rsid w:val="004C298F"/>
    <w:rsid w:val="004C4150"/>
    <w:rsid w:val="004C420C"/>
    <w:rsid w:val="004C464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269"/>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347"/>
    <w:rsid w:val="004E08EE"/>
    <w:rsid w:val="004E0A2F"/>
    <w:rsid w:val="004E21FB"/>
    <w:rsid w:val="004E256D"/>
    <w:rsid w:val="004E2597"/>
    <w:rsid w:val="004E2A5D"/>
    <w:rsid w:val="004E36EE"/>
    <w:rsid w:val="004E4714"/>
    <w:rsid w:val="004E4BB3"/>
    <w:rsid w:val="004E4E98"/>
    <w:rsid w:val="004E5DB0"/>
    <w:rsid w:val="004E61F9"/>
    <w:rsid w:val="004E6341"/>
    <w:rsid w:val="004E6F6E"/>
    <w:rsid w:val="004E71BE"/>
    <w:rsid w:val="004E7538"/>
    <w:rsid w:val="004E7857"/>
    <w:rsid w:val="004E7C28"/>
    <w:rsid w:val="004F01F4"/>
    <w:rsid w:val="004F040F"/>
    <w:rsid w:val="004F04C7"/>
    <w:rsid w:val="004F0A17"/>
    <w:rsid w:val="004F134D"/>
    <w:rsid w:val="004F1651"/>
    <w:rsid w:val="004F210C"/>
    <w:rsid w:val="004F2541"/>
    <w:rsid w:val="004F2887"/>
    <w:rsid w:val="004F2D44"/>
    <w:rsid w:val="004F3225"/>
    <w:rsid w:val="004F341B"/>
    <w:rsid w:val="004F3D2A"/>
    <w:rsid w:val="004F44EC"/>
    <w:rsid w:val="004F46ED"/>
    <w:rsid w:val="004F49DB"/>
    <w:rsid w:val="004F50C7"/>
    <w:rsid w:val="004F524C"/>
    <w:rsid w:val="004F537B"/>
    <w:rsid w:val="004F58DF"/>
    <w:rsid w:val="004F5DB9"/>
    <w:rsid w:val="004F6790"/>
    <w:rsid w:val="004F69BF"/>
    <w:rsid w:val="004F73CB"/>
    <w:rsid w:val="004F777E"/>
    <w:rsid w:val="004F7AC6"/>
    <w:rsid w:val="004F7D69"/>
    <w:rsid w:val="004F7E7E"/>
    <w:rsid w:val="005000D4"/>
    <w:rsid w:val="00500CF7"/>
    <w:rsid w:val="005012C8"/>
    <w:rsid w:val="00501989"/>
    <w:rsid w:val="00501B5F"/>
    <w:rsid w:val="00501E12"/>
    <w:rsid w:val="00501E8A"/>
    <w:rsid w:val="00501EC7"/>
    <w:rsid w:val="00501EF6"/>
    <w:rsid w:val="005022BA"/>
    <w:rsid w:val="005023FE"/>
    <w:rsid w:val="0050297F"/>
    <w:rsid w:val="00502B9E"/>
    <w:rsid w:val="00502C9D"/>
    <w:rsid w:val="00502DA7"/>
    <w:rsid w:val="00502FD3"/>
    <w:rsid w:val="00503610"/>
    <w:rsid w:val="00503882"/>
    <w:rsid w:val="00503F63"/>
    <w:rsid w:val="005040AF"/>
    <w:rsid w:val="00504242"/>
    <w:rsid w:val="00504F8E"/>
    <w:rsid w:val="00505262"/>
    <w:rsid w:val="00505AAE"/>
    <w:rsid w:val="00505FE8"/>
    <w:rsid w:val="00506252"/>
    <w:rsid w:val="00506355"/>
    <w:rsid w:val="0050649D"/>
    <w:rsid w:val="00506EC4"/>
    <w:rsid w:val="005073C5"/>
    <w:rsid w:val="005078A8"/>
    <w:rsid w:val="005079A4"/>
    <w:rsid w:val="00507FA0"/>
    <w:rsid w:val="00510105"/>
    <w:rsid w:val="00510B32"/>
    <w:rsid w:val="00510CC7"/>
    <w:rsid w:val="0051140A"/>
    <w:rsid w:val="00511434"/>
    <w:rsid w:val="00511488"/>
    <w:rsid w:val="0051149C"/>
    <w:rsid w:val="00512AE9"/>
    <w:rsid w:val="005135BF"/>
    <w:rsid w:val="00513B6C"/>
    <w:rsid w:val="00513B88"/>
    <w:rsid w:val="005140F7"/>
    <w:rsid w:val="005144AC"/>
    <w:rsid w:val="00514A22"/>
    <w:rsid w:val="00514B61"/>
    <w:rsid w:val="00514D3E"/>
    <w:rsid w:val="00514F0F"/>
    <w:rsid w:val="00515242"/>
    <w:rsid w:val="005154F9"/>
    <w:rsid w:val="0051571A"/>
    <w:rsid w:val="00515856"/>
    <w:rsid w:val="0051592A"/>
    <w:rsid w:val="00515C65"/>
    <w:rsid w:val="00515EAC"/>
    <w:rsid w:val="005161E5"/>
    <w:rsid w:val="00516275"/>
    <w:rsid w:val="0051636C"/>
    <w:rsid w:val="0051660B"/>
    <w:rsid w:val="00516A49"/>
    <w:rsid w:val="00516DC1"/>
    <w:rsid w:val="00517250"/>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81D"/>
    <w:rsid w:val="00530A39"/>
    <w:rsid w:val="00530EC2"/>
    <w:rsid w:val="00531EC9"/>
    <w:rsid w:val="00531F69"/>
    <w:rsid w:val="005334F1"/>
    <w:rsid w:val="00533543"/>
    <w:rsid w:val="005335A4"/>
    <w:rsid w:val="00533CE1"/>
    <w:rsid w:val="005341F3"/>
    <w:rsid w:val="00534BE9"/>
    <w:rsid w:val="00534EEF"/>
    <w:rsid w:val="005357A2"/>
    <w:rsid w:val="00535B2B"/>
    <w:rsid w:val="00535DE2"/>
    <w:rsid w:val="0053616A"/>
    <w:rsid w:val="005362A6"/>
    <w:rsid w:val="005365C0"/>
    <w:rsid w:val="005368B2"/>
    <w:rsid w:val="00536C64"/>
    <w:rsid w:val="00536EB3"/>
    <w:rsid w:val="005371A7"/>
    <w:rsid w:val="0053744A"/>
    <w:rsid w:val="0053749F"/>
    <w:rsid w:val="005374C9"/>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1F6"/>
    <w:rsid w:val="005525AE"/>
    <w:rsid w:val="005528D2"/>
    <w:rsid w:val="00552D36"/>
    <w:rsid w:val="005546D7"/>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4704"/>
    <w:rsid w:val="005654DE"/>
    <w:rsid w:val="005658B5"/>
    <w:rsid w:val="00565A44"/>
    <w:rsid w:val="00565E26"/>
    <w:rsid w:val="005661B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A6"/>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3F5"/>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13C"/>
    <w:rsid w:val="0059522D"/>
    <w:rsid w:val="00595B72"/>
    <w:rsid w:val="00596381"/>
    <w:rsid w:val="00596566"/>
    <w:rsid w:val="00596AD6"/>
    <w:rsid w:val="00596BDA"/>
    <w:rsid w:val="00596D01"/>
    <w:rsid w:val="0059722C"/>
    <w:rsid w:val="0059763C"/>
    <w:rsid w:val="00597693"/>
    <w:rsid w:val="005A0EAD"/>
    <w:rsid w:val="005A144B"/>
    <w:rsid w:val="005A15E1"/>
    <w:rsid w:val="005A1A2D"/>
    <w:rsid w:val="005A1A7D"/>
    <w:rsid w:val="005A1BA4"/>
    <w:rsid w:val="005A2738"/>
    <w:rsid w:val="005A27F9"/>
    <w:rsid w:val="005A2B82"/>
    <w:rsid w:val="005A2D03"/>
    <w:rsid w:val="005A32D0"/>
    <w:rsid w:val="005A364A"/>
    <w:rsid w:val="005A39F4"/>
    <w:rsid w:val="005A3A26"/>
    <w:rsid w:val="005A4978"/>
    <w:rsid w:val="005A592F"/>
    <w:rsid w:val="005A6606"/>
    <w:rsid w:val="005A6C4A"/>
    <w:rsid w:val="005A6CC1"/>
    <w:rsid w:val="005A7717"/>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0D69"/>
    <w:rsid w:val="005C1086"/>
    <w:rsid w:val="005C13C0"/>
    <w:rsid w:val="005C142E"/>
    <w:rsid w:val="005C2C6D"/>
    <w:rsid w:val="005C365F"/>
    <w:rsid w:val="005C3C7F"/>
    <w:rsid w:val="005C4526"/>
    <w:rsid w:val="005C4724"/>
    <w:rsid w:val="005C4825"/>
    <w:rsid w:val="005C4BB1"/>
    <w:rsid w:val="005C4FB2"/>
    <w:rsid w:val="005C5205"/>
    <w:rsid w:val="005C55DD"/>
    <w:rsid w:val="005C5F1B"/>
    <w:rsid w:val="005C6135"/>
    <w:rsid w:val="005C6A8D"/>
    <w:rsid w:val="005C6DEA"/>
    <w:rsid w:val="005C6F57"/>
    <w:rsid w:val="005C7908"/>
    <w:rsid w:val="005D00F1"/>
    <w:rsid w:val="005D088E"/>
    <w:rsid w:val="005D1082"/>
    <w:rsid w:val="005D1A24"/>
    <w:rsid w:val="005D2110"/>
    <w:rsid w:val="005D2588"/>
    <w:rsid w:val="005D2763"/>
    <w:rsid w:val="005D2A69"/>
    <w:rsid w:val="005D3819"/>
    <w:rsid w:val="005D3821"/>
    <w:rsid w:val="005D3B25"/>
    <w:rsid w:val="005D423D"/>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196"/>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6200"/>
    <w:rsid w:val="005F6A34"/>
    <w:rsid w:val="005F70EC"/>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5A2D"/>
    <w:rsid w:val="00606440"/>
    <w:rsid w:val="006065BF"/>
    <w:rsid w:val="00606987"/>
    <w:rsid w:val="00607A3E"/>
    <w:rsid w:val="006101BF"/>
    <w:rsid w:val="00610484"/>
    <w:rsid w:val="00610BB5"/>
    <w:rsid w:val="00611205"/>
    <w:rsid w:val="00611355"/>
    <w:rsid w:val="0061216D"/>
    <w:rsid w:val="00612A2A"/>
    <w:rsid w:val="006138E5"/>
    <w:rsid w:val="006139F7"/>
    <w:rsid w:val="00613B1A"/>
    <w:rsid w:val="00613FF0"/>
    <w:rsid w:val="00614A0C"/>
    <w:rsid w:val="00614A2B"/>
    <w:rsid w:val="00614BDD"/>
    <w:rsid w:val="00615040"/>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1CA2"/>
    <w:rsid w:val="00622194"/>
    <w:rsid w:val="006222FD"/>
    <w:rsid w:val="00622659"/>
    <w:rsid w:val="0062325D"/>
    <w:rsid w:val="00623294"/>
    <w:rsid w:val="0062337D"/>
    <w:rsid w:val="0062415C"/>
    <w:rsid w:val="00624FDA"/>
    <w:rsid w:val="00625343"/>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3EB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2CC"/>
    <w:rsid w:val="00651B20"/>
    <w:rsid w:val="006524A0"/>
    <w:rsid w:val="0065374F"/>
    <w:rsid w:val="006542FD"/>
    <w:rsid w:val="00654582"/>
    <w:rsid w:val="00654F0A"/>
    <w:rsid w:val="00656189"/>
    <w:rsid w:val="00656279"/>
    <w:rsid w:val="006569A3"/>
    <w:rsid w:val="0065700E"/>
    <w:rsid w:val="00657143"/>
    <w:rsid w:val="00657A5D"/>
    <w:rsid w:val="00657F85"/>
    <w:rsid w:val="00660327"/>
    <w:rsid w:val="0066037B"/>
    <w:rsid w:val="00661326"/>
    <w:rsid w:val="006614D2"/>
    <w:rsid w:val="00661666"/>
    <w:rsid w:val="006620D0"/>
    <w:rsid w:val="006623C5"/>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1B16"/>
    <w:rsid w:val="006725DE"/>
    <w:rsid w:val="00672C84"/>
    <w:rsid w:val="00672ED7"/>
    <w:rsid w:val="006730C0"/>
    <w:rsid w:val="0067326D"/>
    <w:rsid w:val="00674428"/>
    <w:rsid w:val="006745E5"/>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39D"/>
    <w:rsid w:val="006823FD"/>
    <w:rsid w:val="00682727"/>
    <w:rsid w:val="00683028"/>
    <w:rsid w:val="00683141"/>
    <w:rsid w:val="00683582"/>
    <w:rsid w:val="0068390B"/>
    <w:rsid w:val="00683CBC"/>
    <w:rsid w:val="006840BC"/>
    <w:rsid w:val="006849E4"/>
    <w:rsid w:val="00684C70"/>
    <w:rsid w:val="006857DF"/>
    <w:rsid w:val="0068648B"/>
    <w:rsid w:val="006864C2"/>
    <w:rsid w:val="00686615"/>
    <w:rsid w:val="00686707"/>
    <w:rsid w:val="00686A95"/>
    <w:rsid w:val="00686CBC"/>
    <w:rsid w:val="00686FCE"/>
    <w:rsid w:val="00687772"/>
    <w:rsid w:val="0069026D"/>
    <w:rsid w:val="006909D1"/>
    <w:rsid w:val="00690E16"/>
    <w:rsid w:val="00691127"/>
    <w:rsid w:val="0069113D"/>
    <w:rsid w:val="006913C6"/>
    <w:rsid w:val="00691635"/>
    <w:rsid w:val="00691A52"/>
    <w:rsid w:val="00691CEC"/>
    <w:rsid w:val="00692355"/>
    <w:rsid w:val="00692C69"/>
    <w:rsid w:val="00692EAC"/>
    <w:rsid w:val="00693D81"/>
    <w:rsid w:val="006950DC"/>
    <w:rsid w:val="006956DD"/>
    <w:rsid w:val="006957FD"/>
    <w:rsid w:val="00696008"/>
    <w:rsid w:val="00696270"/>
    <w:rsid w:val="0069644E"/>
    <w:rsid w:val="00696703"/>
    <w:rsid w:val="00697433"/>
    <w:rsid w:val="00697D2E"/>
    <w:rsid w:val="006A0DEB"/>
    <w:rsid w:val="006A12B2"/>
    <w:rsid w:val="006A136D"/>
    <w:rsid w:val="006A195E"/>
    <w:rsid w:val="006A1E8B"/>
    <w:rsid w:val="006A21FD"/>
    <w:rsid w:val="006A37D7"/>
    <w:rsid w:val="006A383B"/>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A7B02"/>
    <w:rsid w:val="006B0215"/>
    <w:rsid w:val="006B06B3"/>
    <w:rsid w:val="006B0891"/>
    <w:rsid w:val="006B0EA1"/>
    <w:rsid w:val="006B0EF3"/>
    <w:rsid w:val="006B1914"/>
    <w:rsid w:val="006B1E1F"/>
    <w:rsid w:val="006B2D7A"/>
    <w:rsid w:val="006B2F76"/>
    <w:rsid w:val="006B33AA"/>
    <w:rsid w:val="006B3521"/>
    <w:rsid w:val="006B3626"/>
    <w:rsid w:val="006B3637"/>
    <w:rsid w:val="006B4839"/>
    <w:rsid w:val="006B4C7D"/>
    <w:rsid w:val="006B4FE0"/>
    <w:rsid w:val="006B51C0"/>
    <w:rsid w:val="006B569B"/>
    <w:rsid w:val="006B5F71"/>
    <w:rsid w:val="006B6416"/>
    <w:rsid w:val="006B667A"/>
    <w:rsid w:val="006B76A7"/>
    <w:rsid w:val="006B7803"/>
    <w:rsid w:val="006B7C93"/>
    <w:rsid w:val="006B7E18"/>
    <w:rsid w:val="006C02AF"/>
    <w:rsid w:val="006C0368"/>
    <w:rsid w:val="006C0489"/>
    <w:rsid w:val="006C18DE"/>
    <w:rsid w:val="006C1F5C"/>
    <w:rsid w:val="006C250B"/>
    <w:rsid w:val="006C2639"/>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0A4B"/>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08B0"/>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2C6"/>
    <w:rsid w:val="006E7578"/>
    <w:rsid w:val="006E7756"/>
    <w:rsid w:val="006E77CB"/>
    <w:rsid w:val="006E7B77"/>
    <w:rsid w:val="006E7C77"/>
    <w:rsid w:val="006E7F10"/>
    <w:rsid w:val="006F037D"/>
    <w:rsid w:val="006F075B"/>
    <w:rsid w:val="006F08A3"/>
    <w:rsid w:val="006F13E5"/>
    <w:rsid w:val="006F1A91"/>
    <w:rsid w:val="006F1D3B"/>
    <w:rsid w:val="006F2287"/>
    <w:rsid w:val="006F2D3F"/>
    <w:rsid w:val="006F3499"/>
    <w:rsid w:val="006F3A1A"/>
    <w:rsid w:val="006F3AB8"/>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4D42"/>
    <w:rsid w:val="0070569F"/>
    <w:rsid w:val="007059D5"/>
    <w:rsid w:val="00705D0A"/>
    <w:rsid w:val="00705EF5"/>
    <w:rsid w:val="0070610B"/>
    <w:rsid w:val="0070623C"/>
    <w:rsid w:val="007067F0"/>
    <w:rsid w:val="0070699A"/>
    <w:rsid w:val="00706ADD"/>
    <w:rsid w:val="00707FB7"/>
    <w:rsid w:val="007107ED"/>
    <w:rsid w:val="0071083C"/>
    <w:rsid w:val="0071084D"/>
    <w:rsid w:val="007108DB"/>
    <w:rsid w:val="00711033"/>
    <w:rsid w:val="0071106A"/>
    <w:rsid w:val="00711ED8"/>
    <w:rsid w:val="0071210B"/>
    <w:rsid w:val="00712FE0"/>
    <w:rsid w:val="0071319F"/>
    <w:rsid w:val="00714789"/>
    <w:rsid w:val="00714FA9"/>
    <w:rsid w:val="0071528E"/>
    <w:rsid w:val="00715901"/>
    <w:rsid w:val="00715C05"/>
    <w:rsid w:val="00715FD4"/>
    <w:rsid w:val="00717469"/>
    <w:rsid w:val="00717727"/>
    <w:rsid w:val="007177BA"/>
    <w:rsid w:val="00717825"/>
    <w:rsid w:val="00717F17"/>
    <w:rsid w:val="00720282"/>
    <w:rsid w:val="00720AE8"/>
    <w:rsid w:val="007212C2"/>
    <w:rsid w:val="00721468"/>
    <w:rsid w:val="0072183A"/>
    <w:rsid w:val="00722189"/>
    <w:rsid w:val="00722752"/>
    <w:rsid w:val="0072307A"/>
    <w:rsid w:val="00723657"/>
    <w:rsid w:val="00723B6B"/>
    <w:rsid w:val="00724271"/>
    <w:rsid w:val="00724F74"/>
    <w:rsid w:val="0072524C"/>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1C1E"/>
    <w:rsid w:val="007325BB"/>
    <w:rsid w:val="00732D8F"/>
    <w:rsid w:val="0073327D"/>
    <w:rsid w:val="00733832"/>
    <w:rsid w:val="00733920"/>
    <w:rsid w:val="00733A84"/>
    <w:rsid w:val="00733C31"/>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2D9"/>
    <w:rsid w:val="00756323"/>
    <w:rsid w:val="00756A17"/>
    <w:rsid w:val="00757162"/>
    <w:rsid w:val="007572A9"/>
    <w:rsid w:val="0075769C"/>
    <w:rsid w:val="007600F5"/>
    <w:rsid w:val="00760216"/>
    <w:rsid w:val="00760FC4"/>
    <w:rsid w:val="00761EC6"/>
    <w:rsid w:val="0076230D"/>
    <w:rsid w:val="007628C9"/>
    <w:rsid w:val="007629DF"/>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67E8E"/>
    <w:rsid w:val="0077005E"/>
    <w:rsid w:val="007700E2"/>
    <w:rsid w:val="0077063C"/>
    <w:rsid w:val="007710DF"/>
    <w:rsid w:val="007714D9"/>
    <w:rsid w:val="00771A2E"/>
    <w:rsid w:val="00771EAA"/>
    <w:rsid w:val="007722B9"/>
    <w:rsid w:val="007723E0"/>
    <w:rsid w:val="00772B1B"/>
    <w:rsid w:val="0077315A"/>
    <w:rsid w:val="0077318B"/>
    <w:rsid w:val="00773359"/>
    <w:rsid w:val="00773854"/>
    <w:rsid w:val="00774505"/>
    <w:rsid w:val="007746C3"/>
    <w:rsid w:val="00774AEC"/>
    <w:rsid w:val="00774EDA"/>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A79"/>
    <w:rsid w:val="00782CF8"/>
    <w:rsid w:val="00782E37"/>
    <w:rsid w:val="00782FCD"/>
    <w:rsid w:val="00783AAE"/>
    <w:rsid w:val="00784168"/>
    <w:rsid w:val="00784349"/>
    <w:rsid w:val="00784480"/>
    <w:rsid w:val="00784A33"/>
    <w:rsid w:val="00784C1C"/>
    <w:rsid w:val="00784EB9"/>
    <w:rsid w:val="0078561F"/>
    <w:rsid w:val="00785E55"/>
    <w:rsid w:val="00785ECA"/>
    <w:rsid w:val="007862EE"/>
    <w:rsid w:val="0078664C"/>
    <w:rsid w:val="00786A96"/>
    <w:rsid w:val="0078708C"/>
    <w:rsid w:val="00787960"/>
    <w:rsid w:val="00787F28"/>
    <w:rsid w:val="0079054A"/>
    <w:rsid w:val="00790739"/>
    <w:rsid w:val="00790C7A"/>
    <w:rsid w:val="00790C7C"/>
    <w:rsid w:val="00790F8D"/>
    <w:rsid w:val="00791F12"/>
    <w:rsid w:val="007920EE"/>
    <w:rsid w:val="00792964"/>
    <w:rsid w:val="00792D2B"/>
    <w:rsid w:val="0079351F"/>
    <w:rsid w:val="00793A69"/>
    <w:rsid w:val="00794864"/>
    <w:rsid w:val="00795030"/>
    <w:rsid w:val="00795481"/>
    <w:rsid w:val="007961D0"/>
    <w:rsid w:val="00796BDC"/>
    <w:rsid w:val="007973B4"/>
    <w:rsid w:val="007974D8"/>
    <w:rsid w:val="007978B2"/>
    <w:rsid w:val="00797A61"/>
    <w:rsid w:val="007A0052"/>
    <w:rsid w:val="007A0310"/>
    <w:rsid w:val="007A168A"/>
    <w:rsid w:val="007A1731"/>
    <w:rsid w:val="007A19FB"/>
    <w:rsid w:val="007A1D5B"/>
    <w:rsid w:val="007A2837"/>
    <w:rsid w:val="007A30D5"/>
    <w:rsid w:val="007A34D6"/>
    <w:rsid w:val="007A3D67"/>
    <w:rsid w:val="007A3DCC"/>
    <w:rsid w:val="007A4104"/>
    <w:rsid w:val="007A4197"/>
    <w:rsid w:val="007A4EE2"/>
    <w:rsid w:val="007A5D2B"/>
    <w:rsid w:val="007A5EFE"/>
    <w:rsid w:val="007A6AAD"/>
    <w:rsid w:val="007B037B"/>
    <w:rsid w:val="007B07D0"/>
    <w:rsid w:val="007B0ECE"/>
    <w:rsid w:val="007B1E5A"/>
    <w:rsid w:val="007B209E"/>
    <w:rsid w:val="007B2E47"/>
    <w:rsid w:val="007B3021"/>
    <w:rsid w:val="007B3506"/>
    <w:rsid w:val="007B3CFD"/>
    <w:rsid w:val="007B421D"/>
    <w:rsid w:val="007B4491"/>
    <w:rsid w:val="007B59E1"/>
    <w:rsid w:val="007B5C53"/>
    <w:rsid w:val="007B64CA"/>
    <w:rsid w:val="007B6EC4"/>
    <w:rsid w:val="007B74DD"/>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1DD"/>
    <w:rsid w:val="007C6F7A"/>
    <w:rsid w:val="007C714B"/>
    <w:rsid w:val="007C7275"/>
    <w:rsid w:val="007C753C"/>
    <w:rsid w:val="007C76E2"/>
    <w:rsid w:val="007C77E1"/>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2E2"/>
    <w:rsid w:val="007F2839"/>
    <w:rsid w:val="007F28E1"/>
    <w:rsid w:val="007F2954"/>
    <w:rsid w:val="007F2AC8"/>
    <w:rsid w:val="007F2B30"/>
    <w:rsid w:val="007F3BE2"/>
    <w:rsid w:val="007F3FE5"/>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0FB"/>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00A"/>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C29"/>
    <w:rsid w:val="00820D45"/>
    <w:rsid w:val="00821684"/>
    <w:rsid w:val="008221B2"/>
    <w:rsid w:val="0082236F"/>
    <w:rsid w:val="00822FF4"/>
    <w:rsid w:val="00823345"/>
    <w:rsid w:val="008234E1"/>
    <w:rsid w:val="00823A23"/>
    <w:rsid w:val="00823CA9"/>
    <w:rsid w:val="00824683"/>
    <w:rsid w:val="00824754"/>
    <w:rsid w:val="0082479B"/>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BFE"/>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35"/>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567"/>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0A9C"/>
    <w:rsid w:val="008611BC"/>
    <w:rsid w:val="008613BC"/>
    <w:rsid w:val="00862DA8"/>
    <w:rsid w:val="00863009"/>
    <w:rsid w:val="008633C7"/>
    <w:rsid w:val="00863BBB"/>
    <w:rsid w:val="008642CA"/>
    <w:rsid w:val="008647CE"/>
    <w:rsid w:val="0086491D"/>
    <w:rsid w:val="008651A9"/>
    <w:rsid w:val="008652DA"/>
    <w:rsid w:val="008653D4"/>
    <w:rsid w:val="008654D1"/>
    <w:rsid w:val="0086572D"/>
    <w:rsid w:val="008659E2"/>
    <w:rsid w:val="00866085"/>
    <w:rsid w:val="00866C05"/>
    <w:rsid w:val="00866D16"/>
    <w:rsid w:val="008671F4"/>
    <w:rsid w:val="00867265"/>
    <w:rsid w:val="00870072"/>
    <w:rsid w:val="00870861"/>
    <w:rsid w:val="008720F2"/>
    <w:rsid w:val="008728E7"/>
    <w:rsid w:val="008728EC"/>
    <w:rsid w:val="008733C3"/>
    <w:rsid w:val="0087341F"/>
    <w:rsid w:val="00873F2C"/>
    <w:rsid w:val="0087540E"/>
    <w:rsid w:val="00875687"/>
    <w:rsid w:val="00875A5C"/>
    <w:rsid w:val="00875A66"/>
    <w:rsid w:val="00876081"/>
    <w:rsid w:val="00876478"/>
    <w:rsid w:val="0087661C"/>
    <w:rsid w:val="008771BD"/>
    <w:rsid w:val="008776E9"/>
    <w:rsid w:val="00877D91"/>
    <w:rsid w:val="00880475"/>
    <w:rsid w:val="008813D5"/>
    <w:rsid w:val="0088167C"/>
    <w:rsid w:val="00881A7A"/>
    <w:rsid w:val="00882315"/>
    <w:rsid w:val="00882714"/>
    <w:rsid w:val="00882854"/>
    <w:rsid w:val="00882935"/>
    <w:rsid w:val="0088297A"/>
    <w:rsid w:val="00882BC1"/>
    <w:rsid w:val="0088349F"/>
    <w:rsid w:val="00883563"/>
    <w:rsid w:val="00883AAB"/>
    <w:rsid w:val="008847C5"/>
    <w:rsid w:val="008848D7"/>
    <w:rsid w:val="00885C07"/>
    <w:rsid w:val="00885CE9"/>
    <w:rsid w:val="00885F66"/>
    <w:rsid w:val="0088674B"/>
    <w:rsid w:val="008879BD"/>
    <w:rsid w:val="00887D87"/>
    <w:rsid w:val="00890A90"/>
    <w:rsid w:val="00890B93"/>
    <w:rsid w:val="00890DD1"/>
    <w:rsid w:val="00891002"/>
    <w:rsid w:val="00892026"/>
    <w:rsid w:val="00892090"/>
    <w:rsid w:val="00892442"/>
    <w:rsid w:val="00892978"/>
    <w:rsid w:val="00893C45"/>
    <w:rsid w:val="00893C55"/>
    <w:rsid w:val="0089427E"/>
    <w:rsid w:val="008957B5"/>
    <w:rsid w:val="008958AF"/>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AC6"/>
    <w:rsid w:val="008A2C31"/>
    <w:rsid w:val="008A2F86"/>
    <w:rsid w:val="008A3BBC"/>
    <w:rsid w:val="008A3D6D"/>
    <w:rsid w:val="008A3F8C"/>
    <w:rsid w:val="008A5255"/>
    <w:rsid w:val="008A52C3"/>
    <w:rsid w:val="008A565B"/>
    <w:rsid w:val="008A584E"/>
    <w:rsid w:val="008A5DA3"/>
    <w:rsid w:val="008A6036"/>
    <w:rsid w:val="008A6CC7"/>
    <w:rsid w:val="008A6F02"/>
    <w:rsid w:val="008A756A"/>
    <w:rsid w:val="008A7E4B"/>
    <w:rsid w:val="008A7FA2"/>
    <w:rsid w:val="008B05C9"/>
    <w:rsid w:val="008B1032"/>
    <w:rsid w:val="008B1033"/>
    <w:rsid w:val="008B10B9"/>
    <w:rsid w:val="008B1A98"/>
    <w:rsid w:val="008B21CB"/>
    <w:rsid w:val="008B29AC"/>
    <w:rsid w:val="008B330B"/>
    <w:rsid w:val="008B34DA"/>
    <w:rsid w:val="008B39F2"/>
    <w:rsid w:val="008B3C7B"/>
    <w:rsid w:val="008B40D5"/>
    <w:rsid w:val="008B4867"/>
    <w:rsid w:val="008B4E4F"/>
    <w:rsid w:val="008B4E75"/>
    <w:rsid w:val="008B54F8"/>
    <w:rsid w:val="008B55CD"/>
    <w:rsid w:val="008B5734"/>
    <w:rsid w:val="008B5D39"/>
    <w:rsid w:val="008B631A"/>
    <w:rsid w:val="008B6BCC"/>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4D5"/>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CF6"/>
    <w:rsid w:val="008D4DB7"/>
    <w:rsid w:val="008D4FEE"/>
    <w:rsid w:val="008D56C7"/>
    <w:rsid w:val="008D5800"/>
    <w:rsid w:val="008D5B1E"/>
    <w:rsid w:val="008D5BEC"/>
    <w:rsid w:val="008D5F75"/>
    <w:rsid w:val="008D60CC"/>
    <w:rsid w:val="008D63DB"/>
    <w:rsid w:val="008D6450"/>
    <w:rsid w:val="008D6932"/>
    <w:rsid w:val="008D7EE8"/>
    <w:rsid w:val="008E041D"/>
    <w:rsid w:val="008E09FF"/>
    <w:rsid w:val="008E0AB1"/>
    <w:rsid w:val="008E0E1D"/>
    <w:rsid w:val="008E1143"/>
    <w:rsid w:val="008E1908"/>
    <w:rsid w:val="008E1CFD"/>
    <w:rsid w:val="008E219D"/>
    <w:rsid w:val="008E29E4"/>
    <w:rsid w:val="008E2A08"/>
    <w:rsid w:val="008E3372"/>
    <w:rsid w:val="008E35EA"/>
    <w:rsid w:val="008E3E8C"/>
    <w:rsid w:val="008E3FD9"/>
    <w:rsid w:val="008E40AB"/>
    <w:rsid w:val="008E4B96"/>
    <w:rsid w:val="008E4CF8"/>
    <w:rsid w:val="008E51EC"/>
    <w:rsid w:val="008E53E8"/>
    <w:rsid w:val="008E5525"/>
    <w:rsid w:val="008E669A"/>
    <w:rsid w:val="008E68CD"/>
    <w:rsid w:val="008E75B9"/>
    <w:rsid w:val="008E7D69"/>
    <w:rsid w:val="008F0187"/>
    <w:rsid w:val="008F05B6"/>
    <w:rsid w:val="008F078B"/>
    <w:rsid w:val="008F0DC3"/>
    <w:rsid w:val="008F12BE"/>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391"/>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BE8"/>
    <w:rsid w:val="00911F12"/>
    <w:rsid w:val="009121A7"/>
    <w:rsid w:val="0091292F"/>
    <w:rsid w:val="00912E5A"/>
    <w:rsid w:val="00913320"/>
    <w:rsid w:val="009138AD"/>
    <w:rsid w:val="00913C82"/>
    <w:rsid w:val="00914AEA"/>
    <w:rsid w:val="00914CA9"/>
    <w:rsid w:val="00915967"/>
    <w:rsid w:val="00915E4C"/>
    <w:rsid w:val="00915EBF"/>
    <w:rsid w:val="00916FED"/>
    <w:rsid w:val="00917071"/>
    <w:rsid w:val="00917725"/>
    <w:rsid w:val="00917ADD"/>
    <w:rsid w:val="00917CED"/>
    <w:rsid w:val="00920520"/>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173"/>
    <w:rsid w:val="00926430"/>
    <w:rsid w:val="00926E10"/>
    <w:rsid w:val="00926FF5"/>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6024"/>
    <w:rsid w:val="009360A9"/>
    <w:rsid w:val="00937690"/>
    <w:rsid w:val="00937DD8"/>
    <w:rsid w:val="00940F86"/>
    <w:rsid w:val="00941A68"/>
    <w:rsid w:val="009421CC"/>
    <w:rsid w:val="0094265B"/>
    <w:rsid w:val="00942B1E"/>
    <w:rsid w:val="00942E92"/>
    <w:rsid w:val="009431C4"/>
    <w:rsid w:val="009443E8"/>
    <w:rsid w:val="00944B66"/>
    <w:rsid w:val="00945A84"/>
    <w:rsid w:val="00945C90"/>
    <w:rsid w:val="00945E44"/>
    <w:rsid w:val="00946145"/>
    <w:rsid w:val="0094619D"/>
    <w:rsid w:val="00946805"/>
    <w:rsid w:val="00946A29"/>
    <w:rsid w:val="00946D82"/>
    <w:rsid w:val="009471FD"/>
    <w:rsid w:val="009472C7"/>
    <w:rsid w:val="00947FD8"/>
    <w:rsid w:val="00950E9E"/>
    <w:rsid w:val="00950F92"/>
    <w:rsid w:val="00950FA4"/>
    <w:rsid w:val="00952141"/>
    <w:rsid w:val="00952BF7"/>
    <w:rsid w:val="00952D41"/>
    <w:rsid w:val="00952E0A"/>
    <w:rsid w:val="00953534"/>
    <w:rsid w:val="00953714"/>
    <w:rsid w:val="009538F0"/>
    <w:rsid w:val="009547ED"/>
    <w:rsid w:val="00954DD9"/>
    <w:rsid w:val="00955D81"/>
    <w:rsid w:val="00955E30"/>
    <w:rsid w:val="0095647F"/>
    <w:rsid w:val="00956DCF"/>
    <w:rsid w:val="00957B67"/>
    <w:rsid w:val="00957C30"/>
    <w:rsid w:val="009601FF"/>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931"/>
    <w:rsid w:val="00982E11"/>
    <w:rsid w:val="0098313A"/>
    <w:rsid w:val="009831E7"/>
    <w:rsid w:val="009832B9"/>
    <w:rsid w:val="0098344B"/>
    <w:rsid w:val="009839A6"/>
    <w:rsid w:val="009844F2"/>
    <w:rsid w:val="009847A9"/>
    <w:rsid w:val="00984EA6"/>
    <w:rsid w:val="00984F08"/>
    <w:rsid w:val="009859F3"/>
    <w:rsid w:val="0098604B"/>
    <w:rsid w:val="0098623A"/>
    <w:rsid w:val="009862B0"/>
    <w:rsid w:val="00987F41"/>
    <w:rsid w:val="0099036A"/>
    <w:rsid w:val="009904E1"/>
    <w:rsid w:val="00990653"/>
    <w:rsid w:val="00990937"/>
    <w:rsid w:val="00990D31"/>
    <w:rsid w:val="00990EE9"/>
    <w:rsid w:val="0099113E"/>
    <w:rsid w:val="009913C6"/>
    <w:rsid w:val="00992047"/>
    <w:rsid w:val="0099255E"/>
    <w:rsid w:val="009929B0"/>
    <w:rsid w:val="00993302"/>
    <w:rsid w:val="00993343"/>
    <w:rsid w:val="00994A98"/>
    <w:rsid w:val="00994BC0"/>
    <w:rsid w:val="00994F46"/>
    <w:rsid w:val="009954E4"/>
    <w:rsid w:val="00995E8A"/>
    <w:rsid w:val="00996929"/>
    <w:rsid w:val="00997343"/>
    <w:rsid w:val="00997614"/>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8F"/>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52"/>
    <w:rsid w:val="009D26DC"/>
    <w:rsid w:val="009D3366"/>
    <w:rsid w:val="009D34AF"/>
    <w:rsid w:val="009D35C2"/>
    <w:rsid w:val="009D3600"/>
    <w:rsid w:val="009D3631"/>
    <w:rsid w:val="009D396B"/>
    <w:rsid w:val="009D3A83"/>
    <w:rsid w:val="009D49E8"/>
    <w:rsid w:val="009D4C52"/>
    <w:rsid w:val="009D55DA"/>
    <w:rsid w:val="009D5CC0"/>
    <w:rsid w:val="009D6CDD"/>
    <w:rsid w:val="009D6E49"/>
    <w:rsid w:val="009D6ECE"/>
    <w:rsid w:val="009D702C"/>
    <w:rsid w:val="009D7295"/>
    <w:rsid w:val="009D76F1"/>
    <w:rsid w:val="009D77CB"/>
    <w:rsid w:val="009D7849"/>
    <w:rsid w:val="009E0187"/>
    <w:rsid w:val="009E04F1"/>
    <w:rsid w:val="009E0C16"/>
    <w:rsid w:val="009E0FF8"/>
    <w:rsid w:val="009E18D5"/>
    <w:rsid w:val="009E22DA"/>
    <w:rsid w:val="009E2557"/>
    <w:rsid w:val="009E2C4D"/>
    <w:rsid w:val="009E40D0"/>
    <w:rsid w:val="009E463B"/>
    <w:rsid w:val="009E53DD"/>
    <w:rsid w:val="009E56B1"/>
    <w:rsid w:val="009E5E79"/>
    <w:rsid w:val="009E6340"/>
    <w:rsid w:val="009E7DFF"/>
    <w:rsid w:val="009F024B"/>
    <w:rsid w:val="009F0932"/>
    <w:rsid w:val="009F0F9F"/>
    <w:rsid w:val="009F107F"/>
    <w:rsid w:val="009F1598"/>
    <w:rsid w:val="009F18B4"/>
    <w:rsid w:val="009F1B77"/>
    <w:rsid w:val="009F3005"/>
    <w:rsid w:val="009F3DDE"/>
    <w:rsid w:val="009F3E41"/>
    <w:rsid w:val="009F4B4D"/>
    <w:rsid w:val="009F4CFD"/>
    <w:rsid w:val="009F4F46"/>
    <w:rsid w:val="009F516D"/>
    <w:rsid w:val="009F52EB"/>
    <w:rsid w:val="009F58D6"/>
    <w:rsid w:val="009F5ED5"/>
    <w:rsid w:val="009F6481"/>
    <w:rsid w:val="009F7D98"/>
    <w:rsid w:val="00A00A63"/>
    <w:rsid w:val="00A0113A"/>
    <w:rsid w:val="00A016BE"/>
    <w:rsid w:val="00A01EC9"/>
    <w:rsid w:val="00A02244"/>
    <w:rsid w:val="00A0270C"/>
    <w:rsid w:val="00A02E5B"/>
    <w:rsid w:val="00A02E91"/>
    <w:rsid w:val="00A0394F"/>
    <w:rsid w:val="00A03AAB"/>
    <w:rsid w:val="00A03C86"/>
    <w:rsid w:val="00A0430D"/>
    <w:rsid w:val="00A04743"/>
    <w:rsid w:val="00A04FDA"/>
    <w:rsid w:val="00A05000"/>
    <w:rsid w:val="00A055D7"/>
    <w:rsid w:val="00A059A0"/>
    <w:rsid w:val="00A06E81"/>
    <w:rsid w:val="00A072A9"/>
    <w:rsid w:val="00A074F5"/>
    <w:rsid w:val="00A07709"/>
    <w:rsid w:val="00A077BD"/>
    <w:rsid w:val="00A10092"/>
    <w:rsid w:val="00A109EA"/>
    <w:rsid w:val="00A119AC"/>
    <w:rsid w:val="00A11DDB"/>
    <w:rsid w:val="00A121DC"/>
    <w:rsid w:val="00A13617"/>
    <w:rsid w:val="00A138D3"/>
    <w:rsid w:val="00A13FB9"/>
    <w:rsid w:val="00A142F0"/>
    <w:rsid w:val="00A151F5"/>
    <w:rsid w:val="00A15575"/>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0AAD"/>
    <w:rsid w:val="00A311B5"/>
    <w:rsid w:val="00A3145C"/>
    <w:rsid w:val="00A3146D"/>
    <w:rsid w:val="00A317A1"/>
    <w:rsid w:val="00A318F3"/>
    <w:rsid w:val="00A31EA0"/>
    <w:rsid w:val="00A31EC7"/>
    <w:rsid w:val="00A31FC0"/>
    <w:rsid w:val="00A3250B"/>
    <w:rsid w:val="00A326EB"/>
    <w:rsid w:val="00A32FD8"/>
    <w:rsid w:val="00A33733"/>
    <w:rsid w:val="00A34BEF"/>
    <w:rsid w:val="00A34D77"/>
    <w:rsid w:val="00A35C04"/>
    <w:rsid w:val="00A362BC"/>
    <w:rsid w:val="00A36934"/>
    <w:rsid w:val="00A3693A"/>
    <w:rsid w:val="00A36A58"/>
    <w:rsid w:val="00A36F08"/>
    <w:rsid w:val="00A374EE"/>
    <w:rsid w:val="00A37A08"/>
    <w:rsid w:val="00A37B1D"/>
    <w:rsid w:val="00A37CE4"/>
    <w:rsid w:val="00A37FF9"/>
    <w:rsid w:val="00A40698"/>
    <w:rsid w:val="00A409F7"/>
    <w:rsid w:val="00A40BF2"/>
    <w:rsid w:val="00A411CA"/>
    <w:rsid w:val="00A41D96"/>
    <w:rsid w:val="00A420C9"/>
    <w:rsid w:val="00A428BD"/>
    <w:rsid w:val="00A43874"/>
    <w:rsid w:val="00A439AD"/>
    <w:rsid w:val="00A44012"/>
    <w:rsid w:val="00A44020"/>
    <w:rsid w:val="00A442B0"/>
    <w:rsid w:val="00A44364"/>
    <w:rsid w:val="00A44515"/>
    <w:rsid w:val="00A4506D"/>
    <w:rsid w:val="00A452AC"/>
    <w:rsid w:val="00A4553E"/>
    <w:rsid w:val="00A458AD"/>
    <w:rsid w:val="00A45986"/>
    <w:rsid w:val="00A45BA8"/>
    <w:rsid w:val="00A46A43"/>
    <w:rsid w:val="00A47215"/>
    <w:rsid w:val="00A47516"/>
    <w:rsid w:val="00A478A2"/>
    <w:rsid w:val="00A47FA1"/>
    <w:rsid w:val="00A502A5"/>
    <w:rsid w:val="00A507A6"/>
    <w:rsid w:val="00A50F3D"/>
    <w:rsid w:val="00A5136A"/>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579EC"/>
    <w:rsid w:val="00A605D3"/>
    <w:rsid w:val="00A608D1"/>
    <w:rsid w:val="00A60A63"/>
    <w:rsid w:val="00A61071"/>
    <w:rsid w:val="00A611D5"/>
    <w:rsid w:val="00A6161A"/>
    <w:rsid w:val="00A61638"/>
    <w:rsid w:val="00A61756"/>
    <w:rsid w:val="00A61943"/>
    <w:rsid w:val="00A61C75"/>
    <w:rsid w:val="00A61E0B"/>
    <w:rsid w:val="00A61FEB"/>
    <w:rsid w:val="00A628AA"/>
    <w:rsid w:val="00A62C4F"/>
    <w:rsid w:val="00A632E4"/>
    <w:rsid w:val="00A636E2"/>
    <w:rsid w:val="00A639BD"/>
    <w:rsid w:val="00A63FBC"/>
    <w:rsid w:val="00A64A6A"/>
    <w:rsid w:val="00A64B82"/>
    <w:rsid w:val="00A64C18"/>
    <w:rsid w:val="00A65711"/>
    <w:rsid w:val="00A6578B"/>
    <w:rsid w:val="00A65AB8"/>
    <w:rsid w:val="00A65E3B"/>
    <w:rsid w:val="00A65E48"/>
    <w:rsid w:val="00A662D8"/>
    <w:rsid w:val="00A66692"/>
    <w:rsid w:val="00A66A59"/>
    <w:rsid w:val="00A67207"/>
    <w:rsid w:val="00A67605"/>
    <w:rsid w:val="00A67C99"/>
    <w:rsid w:val="00A67E29"/>
    <w:rsid w:val="00A708B8"/>
    <w:rsid w:val="00A70B33"/>
    <w:rsid w:val="00A716E3"/>
    <w:rsid w:val="00A720CD"/>
    <w:rsid w:val="00A728B8"/>
    <w:rsid w:val="00A72996"/>
    <w:rsid w:val="00A72B99"/>
    <w:rsid w:val="00A72C5F"/>
    <w:rsid w:val="00A73BB3"/>
    <w:rsid w:val="00A74B1E"/>
    <w:rsid w:val="00A75268"/>
    <w:rsid w:val="00A754DB"/>
    <w:rsid w:val="00A759C9"/>
    <w:rsid w:val="00A778B8"/>
    <w:rsid w:val="00A80648"/>
    <w:rsid w:val="00A8115C"/>
    <w:rsid w:val="00A8155D"/>
    <w:rsid w:val="00A81DF7"/>
    <w:rsid w:val="00A822CF"/>
    <w:rsid w:val="00A82CB9"/>
    <w:rsid w:val="00A82F0F"/>
    <w:rsid w:val="00A83422"/>
    <w:rsid w:val="00A8473D"/>
    <w:rsid w:val="00A847FE"/>
    <w:rsid w:val="00A84C38"/>
    <w:rsid w:val="00A84D45"/>
    <w:rsid w:val="00A85249"/>
    <w:rsid w:val="00A85F06"/>
    <w:rsid w:val="00A86774"/>
    <w:rsid w:val="00A877E9"/>
    <w:rsid w:val="00A879C2"/>
    <w:rsid w:val="00A9001E"/>
    <w:rsid w:val="00A9046E"/>
    <w:rsid w:val="00A909D9"/>
    <w:rsid w:val="00A91064"/>
    <w:rsid w:val="00A9123E"/>
    <w:rsid w:val="00A917CF"/>
    <w:rsid w:val="00A9187E"/>
    <w:rsid w:val="00A918EE"/>
    <w:rsid w:val="00A91A2F"/>
    <w:rsid w:val="00A9274E"/>
    <w:rsid w:val="00A92FD9"/>
    <w:rsid w:val="00A9325E"/>
    <w:rsid w:val="00A93346"/>
    <w:rsid w:val="00A9453A"/>
    <w:rsid w:val="00A94EF7"/>
    <w:rsid w:val="00A94F58"/>
    <w:rsid w:val="00A956EE"/>
    <w:rsid w:val="00A95A58"/>
    <w:rsid w:val="00A95D8D"/>
    <w:rsid w:val="00A9659A"/>
    <w:rsid w:val="00A9669F"/>
    <w:rsid w:val="00A968DC"/>
    <w:rsid w:val="00A96924"/>
    <w:rsid w:val="00A96DB0"/>
    <w:rsid w:val="00A96FEE"/>
    <w:rsid w:val="00AA0480"/>
    <w:rsid w:val="00AA094C"/>
    <w:rsid w:val="00AA0EE7"/>
    <w:rsid w:val="00AA18B8"/>
    <w:rsid w:val="00AA1C81"/>
    <w:rsid w:val="00AA232F"/>
    <w:rsid w:val="00AA26BE"/>
    <w:rsid w:val="00AA26FA"/>
    <w:rsid w:val="00AA277D"/>
    <w:rsid w:val="00AA293E"/>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4AE"/>
    <w:rsid w:val="00AB19C3"/>
    <w:rsid w:val="00AB1BA7"/>
    <w:rsid w:val="00AB1FD1"/>
    <w:rsid w:val="00AB2B44"/>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2C4E"/>
    <w:rsid w:val="00AC31EE"/>
    <w:rsid w:val="00AC36C5"/>
    <w:rsid w:val="00AC3C74"/>
    <w:rsid w:val="00AC46AC"/>
    <w:rsid w:val="00AC4CE6"/>
    <w:rsid w:val="00AC5068"/>
    <w:rsid w:val="00AC51E4"/>
    <w:rsid w:val="00AC5B72"/>
    <w:rsid w:val="00AC5C4E"/>
    <w:rsid w:val="00AC64EE"/>
    <w:rsid w:val="00AC6761"/>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4D2"/>
    <w:rsid w:val="00AD69A2"/>
    <w:rsid w:val="00AD6BCB"/>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1E60"/>
    <w:rsid w:val="00AF229D"/>
    <w:rsid w:val="00AF2FC8"/>
    <w:rsid w:val="00AF3023"/>
    <w:rsid w:val="00AF30EE"/>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A51"/>
    <w:rsid w:val="00B06C4B"/>
    <w:rsid w:val="00B07414"/>
    <w:rsid w:val="00B075E2"/>
    <w:rsid w:val="00B07826"/>
    <w:rsid w:val="00B07B94"/>
    <w:rsid w:val="00B07BF3"/>
    <w:rsid w:val="00B07D7F"/>
    <w:rsid w:val="00B07F2F"/>
    <w:rsid w:val="00B10B3A"/>
    <w:rsid w:val="00B11108"/>
    <w:rsid w:val="00B11307"/>
    <w:rsid w:val="00B11763"/>
    <w:rsid w:val="00B1191B"/>
    <w:rsid w:val="00B11B1F"/>
    <w:rsid w:val="00B11C94"/>
    <w:rsid w:val="00B11CC0"/>
    <w:rsid w:val="00B11FD3"/>
    <w:rsid w:val="00B124AE"/>
    <w:rsid w:val="00B12BF0"/>
    <w:rsid w:val="00B12CB9"/>
    <w:rsid w:val="00B131A6"/>
    <w:rsid w:val="00B131C7"/>
    <w:rsid w:val="00B1328C"/>
    <w:rsid w:val="00B133EF"/>
    <w:rsid w:val="00B13761"/>
    <w:rsid w:val="00B13B7C"/>
    <w:rsid w:val="00B143BF"/>
    <w:rsid w:val="00B14851"/>
    <w:rsid w:val="00B14E07"/>
    <w:rsid w:val="00B14E1E"/>
    <w:rsid w:val="00B152CF"/>
    <w:rsid w:val="00B15486"/>
    <w:rsid w:val="00B1626D"/>
    <w:rsid w:val="00B174AB"/>
    <w:rsid w:val="00B17619"/>
    <w:rsid w:val="00B176B4"/>
    <w:rsid w:val="00B1786B"/>
    <w:rsid w:val="00B17B45"/>
    <w:rsid w:val="00B17E9A"/>
    <w:rsid w:val="00B2000B"/>
    <w:rsid w:val="00B20C62"/>
    <w:rsid w:val="00B21009"/>
    <w:rsid w:val="00B215E7"/>
    <w:rsid w:val="00B219B0"/>
    <w:rsid w:val="00B21A2E"/>
    <w:rsid w:val="00B21BF0"/>
    <w:rsid w:val="00B21E76"/>
    <w:rsid w:val="00B22103"/>
    <w:rsid w:val="00B22DC6"/>
    <w:rsid w:val="00B23136"/>
    <w:rsid w:val="00B231A9"/>
    <w:rsid w:val="00B23236"/>
    <w:rsid w:val="00B23261"/>
    <w:rsid w:val="00B23FEE"/>
    <w:rsid w:val="00B24574"/>
    <w:rsid w:val="00B245A6"/>
    <w:rsid w:val="00B24613"/>
    <w:rsid w:val="00B24941"/>
    <w:rsid w:val="00B24CCE"/>
    <w:rsid w:val="00B25DEE"/>
    <w:rsid w:val="00B2680B"/>
    <w:rsid w:val="00B2696A"/>
    <w:rsid w:val="00B27640"/>
    <w:rsid w:val="00B2796F"/>
    <w:rsid w:val="00B3029B"/>
    <w:rsid w:val="00B30C5C"/>
    <w:rsid w:val="00B31939"/>
    <w:rsid w:val="00B31D01"/>
    <w:rsid w:val="00B31DCD"/>
    <w:rsid w:val="00B331F5"/>
    <w:rsid w:val="00B33378"/>
    <w:rsid w:val="00B33557"/>
    <w:rsid w:val="00B347CC"/>
    <w:rsid w:val="00B34C83"/>
    <w:rsid w:val="00B34EA7"/>
    <w:rsid w:val="00B35163"/>
    <w:rsid w:val="00B352D2"/>
    <w:rsid w:val="00B3558D"/>
    <w:rsid w:val="00B35693"/>
    <w:rsid w:val="00B35A02"/>
    <w:rsid w:val="00B35C6B"/>
    <w:rsid w:val="00B35F17"/>
    <w:rsid w:val="00B364C4"/>
    <w:rsid w:val="00B364DF"/>
    <w:rsid w:val="00B36A48"/>
    <w:rsid w:val="00B36CA8"/>
    <w:rsid w:val="00B36D2F"/>
    <w:rsid w:val="00B36F10"/>
    <w:rsid w:val="00B37531"/>
    <w:rsid w:val="00B379B7"/>
    <w:rsid w:val="00B4072A"/>
    <w:rsid w:val="00B40954"/>
    <w:rsid w:val="00B409D9"/>
    <w:rsid w:val="00B40EBC"/>
    <w:rsid w:val="00B4117D"/>
    <w:rsid w:val="00B41394"/>
    <w:rsid w:val="00B4198D"/>
    <w:rsid w:val="00B42057"/>
    <w:rsid w:val="00B420CB"/>
    <w:rsid w:val="00B421E4"/>
    <w:rsid w:val="00B4238A"/>
    <w:rsid w:val="00B4274D"/>
    <w:rsid w:val="00B42C23"/>
    <w:rsid w:val="00B43297"/>
    <w:rsid w:val="00B43694"/>
    <w:rsid w:val="00B43A7D"/>
    <w:rsid w:val="00B43E70"/>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4FC"/>
    <w:rsid w:val="00B55672"/>
    <w:rsid w:val="00B55B1E"/>
    <w:rsid w:val="00B55C48"/>
    <w:rsid w:val="00B55E7D"/>
    <w:rsid w:val="00B55FEB"/>
    <w:rsid w:val="00B5646B"/>
    <w:rsid w:val="00B56B27"/>
    <w:rsid w:val="00B57996"/>
    <w:rsid w:val="00B57A5C"/>
    <w:rsid w:val="00B57AE7"/>
    <w:rsid w:val="00B60956"/>
    <w:rsid w:val="00B60CFD"/>
    <w:rsid w:val="00B61639"/>
    <w:rsid w:val="00B61852"/>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405"/>
    <w:rsid w:val="00B64767"/>
    <w:rsid w:val="00B64ABE"/>
    <w:rsid w:val="00B65285"/>
    <w:rsid w:val="00B653CC"/>
    <w:rsid w:val="00B65A74"/>
    <w:rsid w:val="00B65CEB"/>
    <w:rsid w:val="00B66A4D"/>
    <w:rsid w:val="00B6728A"/>
    <w:rsid w:val="00B67A98"/>
    <w:rsid w:val="00B67E0E"/>
    <w:rsid w:val="00B70952"/>
    <w:rsid w:val="00B709E2"/>
    <w:rsid w:val="00B70FD8"/>
    <w:rsid w:val="00B7104F"/>
    <w:rsid w:val="00B7133A"/>
    <w:rsid w:val="00B7148F"/>
    <w:rsid w:val="00B7197B"/>
    <w:rsid w:val="00B71DB4"/>
    <w:rsid w:val="00B72F6C"/>
    <w:rsid w:val="00B744EA"/>
    <w:rsid w:val="00B749FE"/>
    <w:rsid w:val="00B74BEB"/>
    <w:rsid w:val="00B74FDF"/>
    <w:rsid w:val="00B7520A"/>
    <w:rsid w:val="00B75732"/>
    <w:rsid w:val="00B7585B"/>
    <w:rsid w:val="00B75BC6"/>
    <w:rsid w:val="00B76144"/>
    <w:rsid w:val="00B76262"/>
    <w:rsid w:val="00B7669B"/>
    <w:rsid w:val="00B7678C"/>
    <w:rsid w:val="00B76D6B"/>
    <w:rsid w:val="00B76EBD"/>
    <w:rsid w:val="00B77930"/>
    <w:rsid w:val="00B77D06"/>
    <w:rsid w:val="00B77D6D"/>
    <w:rsid w:val="00B8020E"/>
    <w:rsid w:val="00B80DA5"/>
    <w:rsid w:val="00B811EA"/>
    <w:rsid w:val="00B813A7"/>
    <w:rsid w:val="00B81D2A"/>
    <w:rsid w:val="00B82C2C"/>
    <w:rsid w:val="00B82ECB"/>
    <w:rsid w:val="00B830FC"/>
    <w:rsid w:val="00B834A8"/>
    <w:rsid w:val="00B83513"/>
    <w:rsid w:val="00B835D2"/>
    <w:rsid w:val="00B835E9"/>
    <w:rsid w:val="00B83D21"/>
    <w:rsid w:val="00B84853"/>
    <w:rsid w:val="00B86F38"/>
    <w:rsid w:val="00B872E2"/>
    <w:rsid w:val="00B87489"/>
    <w:rsid w:val="00B875A4"/>
    <w:rsid w:val="00B908D8"/>
    <w:rsid w:val="00B9092D"/>
    <w:rsid w:val="00B909E7"/>
    <w:rsid w:val="00B90B9B"/>
    <w:rsid w:val="00B915EE"/>
    <w:rsid w:val="00B91849"/>
    <w:rsid w:val="00B92F54"/>
    <w:rsid w:val="00B9357D"/>
    <w:rsid w:val="00B9418D"/>
    <w:rsid w:val="00B9428C"/>
    <w:rsid w:val="00B943A2"/>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549C"/>
    <w:rsid w:val="00BA60CC"/>
    <w:rsid w:val="00BA65DC"/>
    <w:rsid w:val="00BA670E"/>
    <w:rsid w:val="00BA674A"/>
    <w:rsid w:val="00BA73DB"/>
    <w:rsid w:val="00BA7E18"/>
    <w:rsid w:val="00BA7F1A"/>
    <w:rsid w:val="00BB005F"/>
    <w:rsid w:val="00BB028A"/>
    <w:rsid w:val="00BB03B1"/>
    <w:rsid w:val="00BB0522"/>
    <w:rsid w:val="00BB0F86"/>
    <w:rsid w:val="00BB12DA"/>
    <w:rsid w:val="00BB1617"/>
    <w:rsid w:val="00BB16A7"/>
    <w:rsid w:val="00BB1D01"/>
    <w:rsid w:val="00BB2296"/>
    <w:rsid w:val="00BB30A8"/>
    <w:rsid w:val="00BB3131"/>
    <w:rsid w:val="00BB3296"/>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37C4"/>
    <w:rsid w:val="00BC42B8"/>
    <w:rsid w:val="00BC4FA3"/>
    <w:rsid w:val="00BC4FB6"/>
    <w:rsid w:val="00BC5073"/>
    <w:rsid w:val="00BC6312"/>
    <w:rsid w:val="00BC63A6"/>
    <w:rsid w:val="00BC7264"/>
    <w:rsid w:val="00BC77E3"/>
    <w:rsid w:val="00BC7A9F"/>
    <w:rsid w:val="00BD020B"/>
    <w:rsid w:val="00BD021B"/>
    <w:rsid w:val="00BD0EA4"/>
    <w:rsid w:val="00BD10D7"/>
    <w:rsid w:val="00BD1AAA"/>
    <w:rsid w:val="00BD2210"/>
    <w:rsid w:val="00BD22A6"/>
    <w:rsid w:val="00BD23AA"/>
    <w:rsid w:val="00BD25BC"/>
    <w:rsid w:val="00BD28D4"/>
    <w:rsid w:val="00BD350B"/>
    <w:rsid w:val="00BD3686"/>
    <w:rsid w:val="00BD36BD"/>
    <w:rsid w:val="00BD3992"/>
    <w:rsid w:val="00BD5015"/>
    <w:rsid w:val="00BD5202"/>
    <w:rsid w:val="00BD5436"/>
    <w:rsid w:val="00BD5C2A"/>
    <w:rsid w:val="00BD6828"/>
    <w:rsid w:val="00BD7166"/>
    <w:rsid w:val="00BD7339"/>
    <w:rsid w:val="00BD7680"/>
    <w:rsid w:val="00BD7858"/>
    <w:rsid w:val="00BD78E0"/>
    <w:rsid w:val="00BD796D"/>
    <w:rsid w:val="00BD7ABC"/>
    <w:rsid w:val="00BE02B8"/>
    <w:rsid w:val="00BE0349"/>
    <w:rsid w:val="00BE13F4"/>
    <w:rsid w:val="00BE1AC6"/>
    <w:rsid w:val="00BE2D1E"/>
    <w:rsid w:val="00BE39BA"/>
    <w:rsid w:val="00BE4A8E"/>
    <w:rsid w:val="00BE4C62"/>
    <w:rsid w:val="00BE4E16"/>
    <w:rsid w:val="00BE4EA1"/>
    <w:rsid w:val="00BE50A2"/>
    <w:rsid w:val="00BE5366"/>
    <w:rsid w:val="00BE57D0"/>
    <w:rsid w:val="00BE650D"/>
    <w:rsid w:val="00BE6896"/>
    <w:rsid w:val="00BE757B"/>
    <w:rsid w:val="00BE75A7"/>
    <w:rsid w:val="00BF0113"/>
    <w:rsid w:val="00BF0AD0"/>
    <w:rsid w:val="00BF0E3D"/>
    <w:rsid w:val="00BF20C4"/>
    <w:rsid w:val="00BF2D47"/>
    <w:rsid w:val="00BF3109"/>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761"/>
    <w:rsid w:val="00C02B6C"/>
    <w:rsid w:val="00C02D92"/>
    <w:rsid w:val="00C02F48"/>
    <w:rsid w:val="00C037C8"/>
    <w:rsid w:val="00C03E3F"/>
    <w:rsid w:val="00C044C4"/>
    <w:rsid w:val="00C04692"/>
    <w:rsid w:val="00C0488B"/>
    <w:rsid w:val="00C0576E"/>
    <w:rsid w:val="00C05966"/>
    <w:rsid w:val="00C061BC"/>
    <w:rsid w:val="00C06599"/>
    <w:rsid w:val="00C067D7"/>
    <w:rsid w:val="00C06813"/>
    <w:rsid w:val="00C0757E"/>
    <w:rsid w:val="00C07618"/>
    <w:rsid w:val="00C0769D"/>
    <w:rsid w:val="00C07978"/>
    <w:rsid w:val="00C1033F"/>
    <w:rsid w:val="00C106F8"/>
    <w:rsid w:val="00C108D4"/>
    <w:rsid w:val="00C1095C"/>
    <w:rsid w:val="00C11008"/>
    <w:rsid w:val="00C1150B"/>
    <w:rsid w:val="00C118CE"/>
    <w:rsid w:val="00C12450"/>
    <w:rsid w:val="00C12C93"/>
    <w:rsid w:val="00C142AC"/>
    <w:rsid w:val="00C14C5C"/>
    <w:rsid w:val="00C14D0E"/>
    <w:rsid w:val="00C14E57"/>
    <w:rsid w:val="00C15063"/>
    <w:rsid w:val="00C1539F"/>
    <w:rsid w:val="00C157EB"/>
    <w:rsid w:val="00C15BED"/>
    <w:rsid w:val="00C15BFA"/>
    <w:rsid w:val="00C16317"/>
    <w:rsid w:val="00C1652A"/>
    <w:rsid w:val="00C16A3A"/>
    <w:rsid w:val="00C16C5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895"/>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10EE"/>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11"/>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88"/>
    <w:rsid w:val="00C64DE0"/>
    <w:rsid w:val="00C65182"/>
    <w:rsid w:val="00C66C22"/>
    <w:rsid w:val="00C66E06"/>
    <w:rsid w:val="00C67757"/>
    <w:rsid w:val="00C70583"/>
    <w:rsid w:val="00C7102D"/>
    <w:rsid w:val="00C7111B"/>
    <w:rsid w:val="00C7119F"/>
    <w:rsid w:val="00C719D1"/>
    <w:rsid w:val="00C71F69"/>
    <w:rsid w:val="00C722E1"/>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2F1F"/>
    <w:rsid w:val="00C832B9"/>
    <w:rsid w:val="00C83C2C"/>
    <w:rsid w:val="00C842BD"/>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1BB0"/>
    <w:rsid w:val="00C92171"/>
    <w:rsid w:val="00C92372"/>
    <w:rsid w:val="00C92689"/>
    <w:rsid w:val="00C92FA9"/>
    <w:rsid w:val="00C9337A"/>
    <w:rsid w:val="00C933AF"/>
    <w:rsid w:val="00C93929"/>
    <w:rsid w:val="00C93DF1"/>
    <w:rsid w:val="00C93FFC"/>
    <w:rsid w:val="00C946E7"/>
    <w:rsid w:val="00C94830"/>
    <w:rsid w:val="00C9487D"/>
    <w:rsid w:val="00C9494C"/>
    <w:rsid w:val="00C94961"/>
    <w:rsid w:val="00C95228"/>
    <w:rsid w:val="00C952D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2B60"/>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3FB"/>
    <w:rsid w:val="00CB1B8A"/>
    <w:rsid w:val="00CB20E8"/>
    <w:rsid w:val="00CB2274"/>
    <w:rsid w:val="00CB25B3"/>
    <w:rsid w:val="00CB2944"/>
    <w:rsid w:val="00CB2CF8"/>
    <w:rsid w:val="00CB3792"/>
    <w:rsid w:val="00CB3F94"/>
    <w:rsid w:val="00CB4681"/>
    <w:rsid w:val="00CB4C29"/>
    <w:rsid w:val="00CB70F2"/>
    <w:rsid w:val="00CB7B82"/>
    <w:rsid w:val="00CB7EC2"/>
    <w:rsid w:val="00CC0122"/>
    <w:rsid w:val="00CC10A7"/>
    <w:rsid w:val="00CC140D"/>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C7E04"/>
    <w:rsid w:val="00CD00AD"/>
    <w:rsid w:val="00CD0780"/>
    <w:rsid w:val="00CD0E83"/>
    <w:rsid w:val="00CD112E"/>
    <w:rsid w:val="00CD1484"/>
    <w:rsid w:val="00CD1F60"/>
    <w:rsid w:val="00CD1F9E"/>
    <w:rsid w:val="00CD2468"/>
    <w:rsid w:val="00CD283C"/>
    <w:rsid w:val="00CD2BB9"/>
    <w:rsid w:val="00CD2C0D"/>
    <w:rsid w:val="00CD2C42"/>
    <w:rsid w:val="00CD2DD8"/>
    <w:rsid w:val="00CD30B8"/>
    <w:rsid w:val="00CD3382"/>
    <w:rsid w:val="00CD3A27"/>
    <w:rsid w:val="00CD4797"/>
    <w:rsid w:val="00CD4DBA"/>
    <w:rsid w:val="00CD515E"/>
    <w:rsid w:val="00CD55E1"/>
    <w:rsid w:val="00CD5960"/>
    <w:rsid w:val="00CD5CEE"/>
    <w:rsid w:val="00CD64F7"/>
    <w:rsid w:val="00CD6781"/>
    <w:rsid w:val="00CD67AF"/>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096E"/>
    <w:rsid w:val="00CF1A98"/>
    <w:rsid w:val="00CF1CE9"/>
    <w:rsid w:val="00CF1E47"/>
    <w:rsid w:val="00CF1F5E"/>
    <w:rsid w:val="00CF212E"/>
    <w:rsid w:val="00CF34E1"/>
    <w:rsid w:val="00CF34F8"/>
    <w:rsid w:val="00CF3590"/>
    <w:rsid w:val="00CF365B"/>
    <w:rsid w:val="00CF3EEE"/>
    <w:rsid w:val="00CF44E7"/>
    <w:rsid w:val="00CF4C4E"/>
    <w:rsid w:val="00CF4CC8"/>
    <w:rsid w:val="00CF5535"/>
    <w:rsid w:val="00CF5DA4"/>
    <w:rsid w:val="00CF6174"/>
    <w:rsid w:val="00CF61FA"/>
    <w:rsid w:val="00CF63CC"/>
    <w:rsid w:val="00CF7104"/>
    <w:rsid w:val="00CF7721"/>
    <w:rsid w:val="00CF78D1"/>
    <w:rsid w:val="00CF7907"/>
    <w:rsid w:val="00CF7FB4"/>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1ED"/>
    <w:rsid w:val="00D23242"/>
    <w:rsid w:val="00D2324F"/>
    <w:rsid w:val="00D233C9"/>
    <w:rsid w:val="00D235EB"/>
    <w:rsid w:val="00D23D06"/>
    <w:rsid w:val="00D246D2"/>
    <w:rsid w:val="00D24CAB"/>
    <w:rsid w:val="00D251BB"/>
    <w:rsid w:val="00D25319"/>
    <w:rsid w:val="00D2566E"/>
    <w:rsid w:val="00D25D42"/>
    <w:rsid w:val="00D265A8"/>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4A89"/>
    <w:rsid w:val="00D352F7"/>
    <w:rsid w:val="00D35836"/>
    <w:rsid w:val="00D3627D"/>
    <w:rsid w:val="00D3693E"/>
    <w:rsid w:val="00D372AC"/>
    <w:rsid w:val="00D375DD"/>
    <w:rsid w:val="00D404AD"/>
    <w:rsid w:val="00D406EA"/>
    <w:rsid w:val="00D40B97"/>
    <w:rsid w:val="00D40D03"/>
    <w:rsid w:val="00D40EC9"/>
    <w:rsid w:val="00D410EB"/>
    <w:rsid w:val="00D418B7"/>
    <w:rsid w:val="00D437AC"/>
    <w:rsid w:val="00D4387E"/>
    <w:rsid w:val="00D4396F"/>
    <w:rsid w:val="00D43A02"/>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48"/>
    <w:rsid w:val="00D51FD2"/>
    <w:rsid w:val="00D535C9"/>
    <w:rsid w:val="00D54D9D"/>
    <w:rsid w:val="00D5567E"/>
    <w:rsid w:val="00D56AE1"/>
    <w:rsid w:val="00D575BB"/>
    <w:rsid w:val="00D578B3"/>
    <w:rsid w:val="00D60880"/>
    <w:rsid w:val="00D60B5D"/>
    <w:rsid w:val="00D60D06"/>
    <w:rsid w:val="00D60DE6"/>
    <w:rsid w:val="00D60EF9"/>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7F9"/>
    <w:rsid w:val="00D67967"/>
    <w:rsid w:val="00D67CB2"/>
    <w:rsid w:val="00D7053C"/>
    <w:rsid w:val="00D7088B"/>
    <w:rsid w:val="00D70E11"/>
    <w:rsid w:val="00D710A3"/>
    <w:rsid w:val="00D711E8"/>
    <w:rsid w:val="00D7145F"/>
    <w:rsid w:val="00D71705"/>
    <w:rsid w:val="00D7303B"/>
    <w:rsid w:val="00D7317B"/>
    <w:rsid w:val="00D73217"/>
    <w:rsid w:val="00D732E8"/>
    <w:rsid w:val="00D7368A"/>
    <w:rsid w:val="00D73B88"/>
    <w:rsid w:val="00D73C5A"/>
    <w:rsid w:val="00D73E2E"/>
    <w:rsid w:val="00D741DB"/>
    <w:rsid w:val="00D74782"/>
    <w:rsid w:val="00D748B1"/>
    <w:rsid w:val="00D75232"/>
    <w:rsid w:val="00D7547C"/>
    <w:rsid w:val="00D756C5"/>
    <w:rsid w:val="00D75750"/>
    <w:rsid w:val="00D75BD0"/>
    <w:rsid w:val="00D75DB9"/>
    <w:rsid w:val="00D75FAD"/>
    <w:rsid w:val="00D766AA"/>
    <w:rsid w:val="00D7692E"/>
    <w:rsid w:val="00D769B5"/>
    <w:rsid w:val="00D76CAE"/>
    <w:rsid w:val="00D77120"/>
    <w:rsid w:val="00D774B1"/>
    <w:rsid w:val="00D77ABC"/>
    <w:rsid w:val="00D77EEC"/>
    <w:rsid w:val="00D77F7E"/>
    <w:rsid w:val="00D80593"/>
    <w:rsid w:val="00D80B64"/>
    <w:rsid w:val="00D80FF1"/>
    <w:rsid w:val="00D81B37"/>
    <w:rsid w:val="00D81B4A"/>
    <w:rsid w:val="00D81B51"/>
    <w:rsid w:val="00D81D79"/>
    <w:rsid w:val="00D825E5"/>
    <w:rsid w:val="00D827A8"/>
    <w:rsid w:val="00D828D5"/>
    <w:rsid w:val="00D82CB0"/>
    <w:rsid w:val="00D82DF6"/>
    <w:rsid w:val="00D8361D"/>
    <w:rsid w:val="00D8450C"/>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2DD"/>
    <w:rsid w:val="00D93420"/>
    <w:rsid w:val="00D9399B"/>
    <w:rsid w:val="00D93CA2"/>
    <w:rsid w:val="00D9415F"/>
    <w:rsid w:val="00D9449C"/>
    <w:rsid w:val="00D9463E"/>
    <w:rsid w:val="00D94C2D"/>
    <w:rsid w:val="00D94C57"/>
    <w:rsid w:val="00D95933"/>
    <w:rsid w:val="00D96135"/>
    <w:rsid w:val="00D96328"/>
    <w:rsid w:val="00D96E69"/>
    <w:rsid w:val="00D96FC3"/>
    <w:rsid w:val="00D970E0"/>
    <w:rsid w:val="00D9768A"/>
    <w:rsid w:val="00D9768C"/>
    <w:rsid w:val="00D97C84"/>
    <w:rsid w:val="00DA03BF"/>
    <w:rsid w:val="00DA09AA"/>
    <w:rsid w:val="00DA0C40"/>
    <w:rsid w:val="00DA0E72"/>
    <w:rsid w:val="00DA158F"/>
    <w:rsid w:val="00DA176A"/>
    <w:rsid w:val="00DA1829"/>
    <w:rsid w:val="00DA188C"/>
    <w:rsid w:val="00DA1CE1"/>
    <w:rsid w:val="00DA1DCC"/>
    <w:rsid w:val="00DA2409"/>
    <w:rsid w:val="00DA267B"/>
    <w:rsid w:val="00DA29C6"/>
    <w:rsid w:val="00DA2B3F"/>
    <w:rsid w:val="00DA2C58"/>
    <w:rsid w:val="00DA3AB0"/>
    <w:rsid w:val="00DA3CEC"/>
    <w:rsid w:val="00DA47A0"/>
    <w:rsid w:val="00DA4EA6"/>
    <w:rsid w:val="00DA5B8E"/>
    <w:rsid w:val="00DA5BB4"/>
    <w:rsid w:val="00DA64D4"/>
    <w:rsid w:val="00DA650D"/>
    <w:rsid w:val="00DA6614"/>
    <w:rsid w:val="00DA6C32"/>
    <w:rsid w:val="00DA6C47"/>
    <w:rsid w:val="00DA7598"/>
    <w:rsid w:val="00DB0354"/>
    <w:rsid w:val="00DB0CDA"/>
    <w:rsid w:val="00DB0ED1"/>
    <w:rsid w:val="00DB0FDF"/>
    <w:rsid w:val="00DB12DD"/>
    <w:rsid w:val="00DB180D"/>
    <w:rsid w:val="00DB1A08"/>
    <w:rsid w:val="00DB1FD4"/>
    <w:rsid w:val="00DB28B4"/>
    <w:rsid w:val="00DB2A3C"/>
    <w:rsid w:val="00DB2B64"/>
    <w:rsid w:val="00DB2C89"/>
    <w:rsid w:val="00DB2E78"/>
    <w:rsid w:val="00DB3306"/>
    <w:rsid w:val="00DB3AE2"/>
    <w:rsid w:val="00DB3FB8"/>
    <w:rsid w:val="00DB4142"/>
    <w:rsid w:val="00DB4464"/>
    <w:rsid w:val="00DB58ED"/>
    <w:rsid w:val="00DB5DAD"/>
    <w:rsid w:val="00DB5FDE"/>
    <w:rsid w:val="00DB6044"/>
    <w:rsid w:val="00DB6317"/>
    <w:rsid w:val="00DB75DC"/>
    <w:rsid w:val="00DB761F"/>
    <w:rsid w:val="00DB79F7"/>
    <w:rsid w:val="00DC04E9"/>
    <w:rsid w:val="00DC060F"/>
    <w:rsid w:val="00DC06E9"/>
    <w:rsid w:val="00DC07CE"/>
    <w:rsid w:val="00DC16A9"/>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5BF9"/>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355"/>
    <w:rsid w:val="00DD5855"/>
    <w:rsid w:val="00DD68CA"/>
    <w:rsid w:val="00DD6D6B"/>
    <w:rsid w:val="00DD759B"/>
    <w:rsid w:val="00DD77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6F52"/>
    <w:rsid w:val="00DE7882"/>
    <w:rsid w:val="00DF03F5"/>
    <w:rsid w:val="00DF1264"/>
    <w:rsid w:val="00DF1A56"/>
    <w:rsid w:val="00DF220A"/>
    <w:rsid w:val="00DF2B5E"/>
    <w:rsid w:val="00DF4073"/>
    <w:rsid w:val="00DF4239"/>
    <w:rsid w:val="00DF4D45"/>
    <w:rsid w:val="00DF4E6E"/>
    <w:rsid w:val="00DF517C"/>
    <w:rsid w:val="00DF540D"/>
    <w:rsid w:val="00DF5520"/>
    <w:rsid w:val="00DF58D3"/>
    <w:rsid w:val="00DF5EC4"/>
    <w:rsid w:val="00DF75CB"/>
    <w:rsid w:val="00E0034E"/>
    <w:rsid w:val="00E009A4"/>
    <w:rsid w:val="00E00A18"/>
    <w:rsid w:val="00E00DBD"/>
    <w:rsid w:val="00E012E3"/>
    <w:rsid w:val="00E0263B"/>
    <w:rsid w:val="00E030A4"/>
    <w:rsid w:val="00E03FA6"/>
    <w:rsid w:val="00E03FE6"/>
    <w:rsid w:val="00E04290"/>
    <w:rsid w:val="00E04609"/>
    <w:rsid w:val="00E04ADC"/>
    <w:rsid w:val="00E057AC"/>
    <w:rsid w:val="00E05821"/>
    <w:rsid w:val="00E05BDE"/>
    <w:rsid w:val="00E060EF"/>
    <w:rsid w:val="00E06D17"/>
    <w:rsid w:val="00E07A65"/>
    <w:rsid w:val="00E07F5C"/>
    <w:rsid w:val="00E10121"/>
    <w:rsid w:val="00E10AAB"/>
    <w:rsid w:val="00E10EE1"/>
    <w:rsid w:val="00E11EE2"/>
    <w:rsid w:val="00E12263"/>
    <w:rsid w:val="00E124CC"/>
    <w:rsid w:val="00E12540"/>
    <w:rsid w:val="00E12F1C"/>
    <w:rsid w:val="00E13B4D"/>
    <w:rsid w:val="00E13B7E"/>
    <w:rsid w:val="00E14FCE"/>
    <w:rsid w:val="00E15A13"/>
    <w:rsid w:val="00E15AE3"/>
    <w:rsid w:val="00E1612C"/>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ACA"/>
    <w:rsid w:val="00E30BB5"/>
    <w:rsid w:val="00E3160E"/>
    <w:rsid w:val="00E321FE"/>
    <w:rsid w:val="00E3296C"/>
    <w:rsid w:val="00E32FA2"/>
    <w:rsid w:val="00E32FBC"/>
    <w:rsid w:val="00E33996"/>
    <w:rsid w:val="00E34071"/>
    <w:rsid w:val="00E341DF"/>
    <w:rsid w:val="00E34C3A"/>
    <w:rsid w:val="00E35522"/>
    <w:rsid w:val="00E3569F"/>
    <w:rsid w:val="00E357C2"/>
    <w:rsid w:val="00E359E5"/>
    <w:rsid w:val="00E35F08"/>
    <w:rsid w:val="00E36172"/>
    <w:rsid w:val="00E36546"/>
    <w:rsid w:val="00E36595"/>
    <w:rsid w:val="00E36682"/>
    <w:rsid w:val="00E36B59"/>
    <w:rsid w:val="00E375C4"/>
    <w:rsid w:val="00E37D90"/>
    <w:rsid w:val="00E401DA"/>
    <w:rsid w:val="00E402E3"/>
    <w:rsid w:val="00E407AF"/>
    <w:rsid w:val="00E40E11"/>
    <w:rsid w:val="00E4273E"/>
    <w:rsid w:val="00E42EED"/>
    <w:rsid w:val="00E4304B"/>
    <w:rsid w:val="00E43B5A"/>
    <w:rsid w:val="00E43BA1"/>
    <w:rsid w:val="00E452B4"/>
    <w:rsid w:val="00E45633"/>
    <w:rsid w:val="00E45B8F"/>
    <w:rsid w:val="00E460E1"/>
    <w:rsid w:val="00E465C2"/>
    <w:rsid w:val="00E46AAF"/>
    <w:rsid w:val="00E47140"/>
    <w:rsid w:val="00E47C5C"/>
    <w:rsid w:val="00E47CB5"/>
    <w:rsid w:val="00E50724"/>
    <w:rsid w:val="00E50958"/>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1DBF"/>
    <w:rsid w:val="00E6212D"/>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10FD"/>
    <w:rsid w:val="00E71861"/>
    <w:rsid w:val="00E71E6E"/>
    <w:rsid w:val="00E71F5E"/>
    <w:rsid w:val="00E72130"/>
    <w:rsid w:val="00E72640"/>
    <w:rsid w:val="00E733D1"/>
    <w:rsid w:val="00E7359D"/>
    <w:rsid w:val="00E737F6"/>
    <w:rsid w:val="00E73908"/>
    <w:rsid w:val="00E73D3A"/>
    <w:rsid w:val="00E7408A"/>
    <w:rsid w:val="00E74820"/>
    <w:rsid w:val="00E74D95"/>
    <w:rsid w:val="00E75080"/>
    <w:rsid w:val="00E7538D"/>
    <w:rsid w:val="00E75B1A"/>
    <w:rsid w:val="00E75E04"/>
    <w:rsid w:val="00E760E0"/>
    <w:rsid w:val="00E7666B"/>
    <w:rsid w:val="00E767AC"/>
    <w:rsid w:val="00E76BEC"/>
    <w:rsid w:val="00E7750A"/>
    <w:rsid w:val="00E7786F"/>
    <w:rsid w:val="00E77C8C"/>
    <w:rsid w:val="00E805D8"/>
    <w:rsid w:val="00E80729"/>
    <w:rsid w:val="00E8076B"/>
    <w:rsid w:val="00E808B9"/>
    <w:rsid w:val="00E80E8F"/>
    <w:rsid w:val="00E80F27"/>
    <w:rsid w:val="00E811C3"/>
    <w:rsid w:val="00E813DC"/>
    <w:rsid w:val="00E818F1"/>
    <w:rsid w:val="00E8193D"/>
    <w:rsid w:val="00E81986"/>
    <w:rsid w:val="00E82715"/>
    <w:rsid w:val="00E82E0A"/>
    <w:rsid w:val="00E83665"/>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2D"/>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97B05"/>
    <w:rsid w:val="00EA00DF"/>
    <w:rsid w:val="00EA0427"/>
    <w:rsid w:val="00EA0C19"/>
    <w:rsid w:val="00EA0E13"/>
    <w:rsid w:val="00EA117A"/>
    <w:rsid w:val="00EA1F38"/>
    <w:rsid w:val="00EA21A7"/>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4E02"/>
    <w:rsid w:val="00EA537F"/>
    <w:rsid w:val="00EA53F4"/>
    <w:rsid w:val="00EA548A"/>
    <w:rsid w:val="00EA5D61"/>
    <w:rsid w:val="00EA670D"/>
    <w:rsid w:val="00EA6F92"/>
    <w:rsid w:val="00EA7069"/>
    <w:rsid w:val="00EA723B"/>
    <w:rsid w:val="00EA7A40"/>
    <w:rsid w:val="00EB061F"/>
    <w:rsid w:val="00EB08CC"/>
    <w:rsid w:val="00EB25CE"/>
    <w:rsid w:val="00EB3583"/>
    <w:rsid w:val="00EB3BBA"/>
    <w:rsid w:val="00EB3E84"/>
    <w:rsid w:val="00EB429A"/>
    <w:rsid w:val="00EB53F0"/>
    <w:rsid w:val="00EB542C"/>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2968"/>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90A"/>
    <w:rsid w:val="00ED2F1A"/>
    <w:rsid w:val="00ED30F3"/>
    <w:rsid w:val="00ED3A66"/>
    <w:rsid w:val="00ED4147"/>
    <w:rsid w:val="00ED4367"/>
    <w:rsid w:val="00ED45D1"/>
    <w:rsid w:val="00ED4881"/>
    <w:rsid w:val="00ED48FE"/>
    <w:rsid w:val="00ED547D"/>
    <w:rsid w:val="00ED55E4"/>
    <w:rsid w:val="00ED5861"/>
    <w:rsid w:val="00ED6BC5"/>
    <w:rsid w:val="00ED6F22"/>
    <w:rsid w:val="00ED7113"/>
    <w:rsid w:val="00ED77C6"/>
    <w:rsid w:val="00ED7E7C"/>
    <w:rsid w:val="00EE0EEB"/>
    <w:rsid w:val="00EE0FB7"/>
    <w:rsid w:val="00EE16B1"/>
    <w:rsid w:val="00EE1E5A"/>
    <w:rsid w:val="00EE21DB"/>
    <w:rsid w:val="00EE29C0"/>
    <w:rsid w:val="00EE346D"/>
    <w:rsid w:val="00EE367E"/>
    <w:rsid w:val="00EE3BA8"/>
    <w:rsid w:val="00EE3CB9"/>
    <w:rsid w:val="00EE3F0C"/>
    <w:rsid w:val="00EE409C"/>
    <w:rsid w:val="00EE4A40"/>
    <w:rsid w:val="00EE4BBF"/>
    <w:rsid w:val="00EE51B8"/>
    <w:rsid w:val="00EE5483"/>
    <w:rsid w:val="00EE611B"/>
    <w:rsid w:val="00EE65F6"/>
    <w:rsid w:val="00EE74F3"/>
    <w:rsid w:val="00EE78DF"/>
    <w:rsid w:val="00EE7DA6"/>
    <w:rsid w:val="00EE7F36"/>
    <w:rsid w:val="00EF0119"/>
    <w:rsid w:val="00EF0962"/>
    <w:rsid w:val="00EF0971"/>
    <w:rsid w:val="00EF0E14"/>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ACB"/>
    <w:rsid w:val="00F04B3A"/>
    <w:rsid w:val="00F04F16"/>
    <w:rsid w:val="00F0537C"/>
    <w:rsid w:val="00F05553"/>
    <w:rsid w:val="00F05EBF"/>
    <w:rsid w:val="00F05F02"/>
    <w:rsid w:val="00F062A2"/>
    <w:rsid w:val="00F063A3"/>
    <w:rsid w:val="00F06AE1"/>
    <w:rsid w:val="00F07B39"/>
    <w:rsid w:val="00F07DB3"/>
    <w:rsid w:val="00F10424"/>
    <w:rsid w:val="00F1066B"/>
    <w:rsid w:val="00F110B8"/>
    <w:rsid w:val="00F118B4"/>
    <w:rsid w:val="00F11F3D"/>
    <w:rsid w:val="00F120BF"/>
    <w:rsid w:val="00F1234A"/>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3B2B"/>
    <w:rsid w:val="00F25E43"/>
    <w:rsid w:val="00F267B7"/>
    <w:rsid w:val="00F27A25"/>
    <w:rsid w:val="00F27C69"/>
    <w:rsid w:val="00F30787"/>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96E"/>
    <w:rsid w:val="00F36A7E"/>
    <w:rsid w:val="00F36CF3"/>
    <w:rsid w:val="00F36D69"/>
    <w:rsid w:val="00F36EA7"/>
    <w:rsid w:val="00F36F7F"/>
    <w:rsid w:val="00F370A6"/>
    <w:rsid w:val="00F40209"/>
    <w:rsid w:val="00F40D9E"/>
    <w:rsid w:val="00F40E95"/>
    <w:rsid w:val="00F41745"/>
    <w:rsid w:val="00F41ABA"/>
    <w:rsid w:val="00F41CF5"/>
    <w:rsid w:val="00F4224C"/>
    <w:rsid w:val="00F42433"/>
    <w:rsid w:val="00F42472"/>
    <w:rsid w:val="00F4276A"/>
    <w:rsid w:val="00F4287B"/>
    <w:rsid w:val="00F4295A"/>
    <w:rsid w:val="00F42AC1"/>
    <w:rsid w:val="00F42CA1"/>
    <w:rsid w:val="00F42D41"/>
    <w:rsid w:val="00F434BB"/>
    <w:rsid w:val="00F43D0F"/>
    <w:rsid w:val="00F43F3F"/>
    <w:rsid w:val="00F43FAC"/>
    <w:rsid w:val="00F44542"/>
    <w:rsid w:val="00F44655"/>
    <w:rsid w:val="00F449D2"/>
    <w:rsid w:val="00F44EB0"/>
    <w:rsid w:val="00F458FC"/>
    <w:rsid w:val="00F45BC4"/>
    <w:rsid w:val="00F45BFF"/>
    <w:rsid w:val="00F462C2"/>
    <w:rsid w:val="00F468B7"/>
    <w:rsid w:val="00F468E0"/>
    <w:rsid w:val="00F46B10"/>
    <w:rsid w:val="00F46FAE"/>
    <w:rsid w:val="00F47084"/>
    <w:rsid w:val="00F4737B"/>
    <w:rsid w:val="00F47F47"/>
    <w:rsid w:val="00F50DAA"/>
    <w:rsid w:val="00F51101"/>
    <w:rsid w:val="00F516C3"/>
    <w:rsid w:val="00F51BCD"/>
    <w:rsid w:val="00F51D2D"/>
    <w:rsid w:val="00F52C89"/>
    <w:rsid w:val="00F52CDF"/>
    <w:rsid w:val="00F52D19"/>
    <w:rsid w:val="00F52E3A"/>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57174"/>
    <w:rsid w:val="00F57D98"/>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05"/>
    <w:rsid w:val="00F72A39"/>
    <w:rsid w:val="00F731A7"/>
    <w:rsid w:val="00F732F6"/>
    <w:rsid w:val="00F73678"/>
    <w:rsid w:val="00F73E8C"/>
    <w:rsid w:val="00F7449F"/>
    <w:rsid w:val="00F7492F"/>
    <w:rsid w:val="00F74C06"/>
    <w:rsid w:val="00F75D5C"/>
    <w:rsid w:val="00F76702"/>
    <w:rsid w:val="00F76839"/>
    <w:rsid w:val="00F7762C"/>
    <w:rsid w:val="00F776EF"/>
    <w:rsid w:val="00F81726"/>
    <w:rsid w:val="00F81FFF"/>
    <w:rsid w:val="00F8237A"/>
    <w:rsid w:val="00F82422"/>
    <w:rsid w:val="00F83150"/>
    <w:rsid w:val="00F8365E"/>
    <w:rsid w:val="00F83A3E"/>
    <w:rsid w:val="00F848C1"/>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0D67"/>
    <w:rsid w:val="00F91171"/>
    <w:rsid w:val="00F91614"/>
    <w:rsid w:val="00F9165E"/>
    <w:rsid w:val="00F920CE"/>
    <w:rsid w:val="00F92492"/>
    <w:rsid w:val="00F927FD"/>
    <w:rsid w:val="00F93104"/>
    <w:rsid w:val="00F93878"/>
    <w:rsid w:val="00F941F1"/>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5BA"/>
    <w:rsid w:val="00FA2658"/>
    <w:rsid w:val="00FA2729"/>
    <w:rsid w:val="00FA3873"/>
    <w:rsid w:val="00FA3B4E"/>
    <w:rsid w:val="00FA3BFC"/>
    <w:rsid w:val="00FA3C80"/>
    <w:rsid w:val="00FA3E86"/>
    <w:rsid w:val="00FA4328"/>
    <w:rsid w:val="00FA4369"/>
    <w:rsid w:val="00FA446E"/>
    <w:rsid w:val="00FA49DE"/>
    <w:rsid w:val="00FA523E"/>
    <w:rsid w:val="00FA526C"/>
    <w:rsid w:val="00FA527C"/>
    <w:rsid w:val="00FA5325"/>
    <w:rsid w:val="00FA53AB"/>
    <w:rsid w:val="00FA5524"/>
    <w:rsid w:val="00FA57C0"/>
    <w:rsid w:val="00FA613A"/>
    <w:rsid w:val="00FA6D9E"/>
    <w:rsid w:val="00FA6FC0"/>
    <w:rsid w:val="00FA75D1"/>
    <w:rsid w:val="00FA764C"/>
    <w:rsid w:val="00FA79F7"/>
    <w:rsid w:val="00FA7A96"/>
    <w:rsid w:val="00FA7AB2"/>
    <w:rsid w:val="00FB0504"/>
    <w:rsid w:val="00FB0ABF"/>
    <w:rsid w:val="00FB0E40"/>
    <w:rsid w:val="00FB113B"/>
    <w:rsid w:val="00FB128D"/>
    <w:rsid w:val="00FB18B6"/>
    <w:rsid w:val="00FB1BCE"/>
    <w:rsid w:val="00FB20F2"/>
    <w:rsid w:val="00FB25CA"/>
    <w:rsid w:val="00FB2605"/>
    <w:rsid w:val="00FB2686"/>
    <w:rsid w:val="00FB2842"/>
    <w:rsid w:val="00FB28B9"/>
    <w:rsid w:val="00FB2DA5"/>
    <w:rsid w:val="00FB3D14"/>
    <w:rsid w:val="00FB4097"/>
    <w:rsid w:val="00FB4273"/>
    <w:rsid w:val="00FB432E"/>
    <w:rsid w:val="00FB503E"/>
    <w:rsid w:val="00FB53AD"/>
    <w:rsid w:val="00FB5637"/>
    <w:rsid w:val="00FB5865"/>
    <w:rsid w:val="00FB6336"/>
    <w:rsid w:val="00FB63C3"/>
    <w:rsid w:val="00FB6FC5"/>
    <w:rsid w:val="00FB70C4"/>
    <w:rsid w:val="00FB73ED"/>
    <w:rsid w:val="00FB7779"/>
    <w:rsid w:val="00FB77BD"/>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18D"/>
    <w:rsid w:val="00FC66FB"/>
    <w:rsid w:val="00FC6A36"/>
    <w:rsid w:val="00FD0B01"/>
    <w:rsid w:val="00FD1ACC"/>
    <w:rsid w:val="00FD1B51"/>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C9B"/>
    <w:rsid w:val="00FD5DF2"/>
    <w:rsid w:val="00FD6112"/>
    <w:rsid w:val="00FD61AE"/>
    <w:rsid w:val="00FD6788"/>
    <w:rsid w:val="00FD6C46"/>
    <w:rsid w:val="00FD6FB7"/>
    <w:rsid w:val="00FD728D"/>
    <w:rsid w:val="00FE0AD1"/>
    <w:rsid w:val="00FE136B"/>
    <w:rsid w:val="00FE15CC"/>
    <w:rsid w:val="00FE1985"/>
    <w:rsid w:val="00FE20E5"/>
    <w:rsid w:val="00FE22A5"/>
    <w:rsid w:val="00FE280C"/>
    <w:rsid w:val="00FE31D3"/>
    <w:rsid w:val="00FE3BAF"/>
    <w:rsid w:val="00FE40F7"/>
    <w:rsid w:val="00FE4317"/>
    <w:rsid w:val="00FE56A8"/>
    <w:rsid w:val="00FE5946"/>
    <w:rsid w:val="00FE5D4E"/>
    <w:rsid w:val="00FE5FB2"/>
    <w:rsid w:val="00FE641F"/>
    <w:rsid w:val="00FE65AA"/>
    <w:rsid w:val="00FE7340"/>
    <w:rsid w:val="00FF0077"/>
    <w:rsid w:val="00FF06B4"/>
    <w:rsid w:val="00FF09C3"/>
    <w:rsid w:val="00FF1468"/>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1860EA"/>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 w:type="paragraph" w:customStyle="1" w:styleId="Estilo18ptoNegritaCentrado">
    <w:name w:val="Estilo 18 pto Negrita Centrado"/>
    <w:basedOn w:val="Normal"/>
    <w:rsid w:val="006B0891"/>
    <w:pPr>
      <w:spacing w:line="276" w:lineRule="auto"/>
      <w:ind w:firstLine="0"/>
      <w:jc w:val="center"/>
      <w:textboxTightWrap w:val="allLines"/>
    </w:pPr>
    <w:rPr>
      <w:rFonts w:ascii="Arial" w:eastAsia="Times New Roman" w:hAnsi="Arial" w:cs="Times New Roman"/>
      <w:b/>
      <w:bCs/>
      <w:sz w:val="36"/>
      <w:szCs w:val="20"/>
    </w:rPr>
  </w:style>
  <w:style w:type="paragraph" w:customStyle="1" w:styleId="Estilo14ptoNegritaCentrado">
    <w:name w:val="Estilo 14 pto Negrita Centrado"/>
    <w:basedOn w:val="Normal"/>
    <w:rsid w:val="006B0891"/>
    <w:pPr>
      <w:spacing w:line="276" w:lineRule="auto"/>
      <w:ind w:firstLine="0"/>
      <w:jc w:val="center"/>
      <w:textboxTightWrap w:val="allLines"/>
    </w:pPr>
    <w:rPr>
      <w:rFonts w:ascii="Arial" w:eastAsia="Times New Roman" w:hAnsi="Arial" w:cs="Times New Roman"/>
      <w:b/>
      <w:bCs/>
      <w:sz w:val="2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4.PNG"/><Relationship Id="rId89" Type="http://schemas.openxmlformats.org/officeDocument/2006/relationships/image" Target="media/image79.jpg"/><Relationship Id="rId16" Type="http://schemas.openxmlformats.org/officeDocument/2006/relationships/image" Target="media/image8.jpeg"/><Relationship Id="rId11" Type="http://schemas.openxmlformats.org/officeDocument/2006/relationships/header" Target="header1.xml"/><Relationship Id="rId32" Type="http://schemas.openxmlformats.org/officeDocument/2006/relationships/image" Target="media/image24.jp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jpeg"/><Relationship Id="rId74" Type="http://schemas.openxmlformats.org/officeDocument/2006/relationships/image" Target="media/image64.jpe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header" Target="header2.xml"/><Relationship Id="rId22" Type="http://schemas.openxmlformats.org/officeDocument/2006/relationships/image" Target="media/image14.png"/><Relationship Id="rId27" Type="http://schemas.openxmlformats.org/officeDocument/2006/relationships/image" Target="media/image19.jpeg"/><Relationship Id="rId43" Type="http://schemas.openxmlformats.org/officeDocument/2006/relationships/image" Target="media/image35.PNG"/><Relationship Id="rId48" Type="http://schemas.openxmlformats.org/officeDocument/2006/relationships/image" Target="media/image40.jpeg"/><Relationship Id="rId64" Type="http://schemas.openxmlformats.org/officeDocument/2006/relationships/image" Target="media/image56.jpeg"/><Relationship Id="rId69" Type="http://schemas.openxmlformats.org/officeDocument/2006/relationships/image" Target="media/image61.jp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chart" Target="charts/chart1.xml"/><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image" Target="media/image59.jpe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jpg"/><Relationship Id="rId62" Type="http://schemas.openxmlformats.org/officeDocument/2006/relationships/image" Target="media/image54.jpeg"/><Relationship Id="rId70" Type="http://schemas.openxmlformats.org/officeDocument/2006/relationships/image" Target="media/image62.jpg"/><Relationship Id="rId75" Type="http://schemas.openxmlformats.org/officeDocument/2006/relationships/image" Target="media/image65.jpeg"/><Relationship Id="rId83" Type="http://schemas.openxmlformats.org/officeDocument/2006/relationships/image" Target="media/image73.PNG"/><Relationship Id="rId88" Type="http://schemas.openxmlformats.org/officeDocument/2006/relationships/image" Target="media/image78.jpg"/><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chart" Target="charts/chart2.xml"/><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jp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jp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6.jp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7.jpg"/><Relationship Id="rId61" Type="http://schemas.openxmlformats.org/officeDocument/2006/relationships/image" Target="media/image53.jpeg"/><Relationship Id="rId82" Type="http://schemas.openxmlformats.org/officeDocument/2006/relationships/image" Target="media/image72.png"/><Relationship Id="rId19" Type="http://schemas.openxmlformats.org/officeDocument/2006/relationships/image" Target="media/image11.jpe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min val="0"/>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out"/>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out"/>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75DE1-A45B-4F47-B783-236159538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87</TotalTime>
  <Pages>100</Pages>
  <Words>23614</Words>
  <Characters>129878</Characters>
  <Application>Microsoft Office Word</Application>
  <DocSecurity>0</DocSecurity>
  <Lines>1082</Lines>
  <Paragraphs>3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921</cp:revision>
  <cp:lastPrinted>2018-05-21T01:36:00Z</cp:lastPrinted>
  <dcterms:created xsi:type="dcterms:W3CDTF">2018-01-22T01:49:00Z</dcterms:created>
  <dcterms:modified xsi:type="dcterms:W3CDTF">2018-05-21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